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EC7CA7" w14:textId="4D38952A" w:rsidR="00FA4561" w:rsidRPr="00D46F96" w:rsidRDefault="004C1D0C" w:rsidP="00760E3A">
      <w:pPr>
        <w:spacing w:line="240" w:lineRule="auto"/>
        <w:ind w:firstLine="0"/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</w:pPr>
      <w:r w:rsidRPr="00D46F96"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  <w:t xml:space="preserve">Supplementary file belonging to </w:t>
      </w:r>
    </w:p>
    <w:p w14:paraId="4C34C877" w14:textId="77777777" w:rsidR="00B82958" w:rsidRPr="00D46F96" w:rsidRDefault="00B82958" w:rsidP="00B82958">
      <w:pPr>
        <w:pStyle w:val="Heading1"/>
        <w:ind w:firstLine="0"/>
        <w:rPr>
          <w:sz w:val="24"/>
          <w:szCs w:val="24"/>
        </w:rPr>
      </w:pPr>
      <w:r w:rsidRPr="00D46F96">
        <w:rPr>
          <w:sz w:val="24"/>
          <w:szCs w:val="24"/>
        </w:rPr>
        <w:t xml:space="preserve">From hazard to </w:t>
      </w:r>
      <w:r w:rsidRPr="00096BD6">
        <w:rPr>
          <w:sz w:val="24"/>
          <w:szCs w:val="24"/>
        </w:rPr>
        <w:t>risk prioritization: a</w:t>
      </w:r>
      <w:r w:rsidRPr="00D46F96">
        <w:rPr>
          <w:sz w:val="24"/>
          <w:szCs w:val="24"/>
        </w:rPr>
        <w:t xml:space="preserve"> case study to predict drug-induced cholestasis using physiologically based kinetic modeling</w:t>
      </w:r>
    </w:p>
    <w:p w14:paraId="2317340E" w14:textId="77777777" w:rsidR="00B82958" w:rsidRPr="00D46F96" w:rsidRDefault="00B82958" w:rsidP="00760E3A">
      <w:pPr>
        <w:spacing w:line="240" w:lineRule="auto"/>
        <w:ind w:firstLine="0"/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</w:pPr>
    </w:p>
    <w:p w14:paraId="3CCCEEE0" w14:textId="77777777" w:rsidR="0068696D" w:rsidRPr="00D46F96" w:rsidRDefault="0068696D" w:rsidP="0068696D">
      <w:pPr>
        <w:ind w:firstLine="0"/>
        <w:rPr>
          <w:sz w:val="14"/>
          <w:szCs w:val="18"/>
          <w:lang w:val="nl-NL"/>
        </w:rPr>
      </w:pPr>
      <w:r w:rsidRPr="00D46F96">
        <w:rPr>
          <w:sz w:val="14"/>
          <w:szCs w:val="18"/>
          <w:lang w:val="nl-NL"/>
        </w:rPr>
        <w:t>Véronique M.P. de Bruijn</w:t>
      </w:r>
      <w:r w:rsidRPr="00D46F96">
        <w:rPr>
          <w:sz w:val="14"/>
          <w:szCs w:val="18"/>
          <w:vertAlign w:val="superscript"/>
          <w:lang w:val="nl-NL"/>
        </w:rPr>
        <w:t>1</w:t>
      </w:r>
      <w:r w:rsidRPr="00D46F96">
        <w:rPr>
          <w:sz w:val="14"/>
          <w:szCs w:val="18"/>
          <w:lang w:val="nl-NL"/>
        </w:rPr>
        <w:t xml:space="preserve"> &amp; Ivonne M.C.M. Rietjens</w:t>
      </w:r>
      <w:r w:rsidRPr="00D46F96">
        <w:rPr>
          <w:sz w:val="14"/>
          <w:szCs w:val="18"/>
          <w:vertAlign w:val="superscript"/>
          <w:lang w:val="nl-NL"/>
        </w:rPr>
        <w:t>1</w:t>
      </w:r>
    </w:p>
    <w:p w14:paraId="1CF4D3CE" w14:textId="77777777" w:rsidR="0068696D" w:rsidRPr="00D46F96" w:rsidRDefault="0068696D" w:rsidP="0068696D">
      <w:pPr>
        <w:ind w:firstLine="0"/>
        <w:rPr>
          <w:sz w:val="14"/>
          <w:szCs w:val="18"/>
        </w:rPr>
      </w:pPr>
      <w:r w:rsidRPr="00D46F96">
        <w:rPr>
          <w:sz w:val="14"/>
          <w:szCs w:val="18"/>
        </w:rPr>
        <w:t>1 Division of Toxicology, Wageningen University and Research, Wageningen, The Netherlands</w:t>
      </w:r>
    </w:p>
    <w:p w14:paraId="0222091C" w14:textId="44D04C94" w:rsidR="00FA4561" w:rsidRPr="00D46F96" w:rsidRDefault="00FA4561" w:rsidP="00760E3A">
      <w:pPr>
        <w:spacing w:line="240" w:lineRule="auto"/>
        <w:ind w:firstLine="0"/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</w:pPr>
      <w:r w:rsidRPr="00D46F96"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  <w:fldChar w:fldCharType="begin"/>
      </w:r>
      <w:r w:rsidR="009927C1" w:rsidRPr="00D46F96"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  <w:instrText xml:space="preserve"> ADDIN EN.CITE &lt;EndNote&gt;&lt;Cite Hidden="1"&gt;&lt;Author&gt;Saha&lt;/Author&gt;&lt;Year&gt;2014&lt;/Year&gt;&lt;RecNum&gt;635&lt;/RecNum&gt;&lt;record&gt;&lt;rec-number&gt;635&lt;/rec-number&gt;&lt;foreign-keys&gt;&lt;key app="EN" db-id="eazpp0edctes5uepsdw5ws9iw00wepeesax2" timestamp="1664552630"&gt;635&lt;/key&gt;&lt;/foreign-keys&gt;&lt;ref-type name="Journal Article"&gt;17&lt;/ref-type&gt;&lt;contributors&gt;&lt;authors&gt;&lt;author&gt;Saha, Sajal K&lt;/author&gt;&lt;author&gt;Chowdhury, AK Azad&lt;/author&gt;&lt;author&gt;Bachar, Sitesh C&lt;/author&gt;&lt;/authors&gt;&lt;/contributors&gt;&lt;titles&gt;&lt;title&gt;Pharmacokinetics study of Pioglitazone (30 mg) tablets in healthy volunteers&lt;/title&gt;&lt;secondary-title&gt;Dhaka University Journal of Pharmaceutical Sciences&lt;/secondary-title&gt;&lt;/titles&gt;&lt;periodical&gt;&lt;full-title&gt;Dhaka University Journal of Pharmaceutical Sciences&lt;/full-title&gt;&lt;/periodical&gt;&lt;pages&gt;181-186&lt;/pages&gt;&lt;volume&gt;13&lt;/volume&gt;&lt;number&gt;2&lt;/number&gt;&lt;dates&gt;&lt;year&gt;2014&lt;/year&gt;&lt;/dates&gt;&lt;isbn&gt;1816-1839&lt;/isbn&gt;&lt;urls&gt;&lt;/urls&gt;&lt;/record&gt;&lt;/Cite&gt;&lt;/EndNote&gt;</w:instrText>
      </w:r>
      <w:r w:rsidR="00000000"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  <w:fldChar w:fldCharType="separate"/>
      </w:r>
      <w:r w:rsidRPr="00D46F96">
        <w:rPr>
          <w:rFonts w:ascii="Calibri" w:eastAsia="Times New Roman" w:hAnsi="Calibri" w:cs="Calibri"/>
          <w:color w:val="000000"/>
          <w:kern w:val="0"/>
          <w:sz w:val="18"/>
          <w:szCs w:val="18"/>
          <w14:ligatures w14:val="none"/>
        </w:rPr>
        <w:fldChar w:fldCharType="end"/>
      </w:r>
    </w:p>
    <w:p w14:paraId="3094FC62" w14:textId="7BB546CE" w:rsidR="0087065F" w:rsidRPr="00D46F96" w:rsidRDefault="0004555E" w:rsidP="00D46F96">
      <w:pPr>
        <w:pStyle w:val="Heading2"/>
        <w:spacing w:before="0"/>
        <w:ind w:firstLine="0"/>
        <w:rPr>
          <w:sz w:val="14"/>
          <w:szCs w:val="18"/>
        </w:rPr>
      </w:pPr>
      <w:r w:rsidRPr="00D46F96">
        <w:rPr>
          <w:rFonts w:eastAsia="Times New Roman"/>
          <w:sz w:val="22"/>
          <w:szCs w:val="22"/>
        </w:rPr>
        <w:fldChar w:fldCharType="begin">
          <w:fldData xml:space="preserve">PEVuZE5vdGU+PENpdGUgSGlkZGVuPSIxIj48QXV0aG9yPkVkZW1hPC9BdXRob3I+PFllYXI+MjAx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</w:fldData>
        </w:fldChar>
      </w:r>
      <w:r w:rsidR="00D46F96" w:rsidRPr="00D46F96">
        <w:rPr>
          <w:rFonts w:eastAsia="Times New Roman"/>
          <w:sz w:val="22"/>
          <w:szCs w:val="22"/>
        </w:rPr>
        <w:instrText xml:space="preserve"> ADDIN EN.CITE </w:instrText>
      </w:r>
      <w:r w:rsidR="00D46F96" w:rsidRPr="00D46F96">
        <w:rPr>
          <w:rFonts w:eastAsia="Times New Roman"/>
          <w:sz w:val="22"/>
          <w:szCs w:val="22"/>
        </w:rPr>
        <w:fldChar w:fldCharType="begin">
          <w:fldData xml:space="preserve">PEVuZE5vdGU+PENpdGUgSGlkZGVuPSIxIj48QXV0aG9yPkVkZW1hPC9BdXRob3I+PFllYXI+MjAx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</w:fldData>
        </w:fldChar>
      </w:r>
      <w:r w:rsidR="00D46F96" w:rsidRPr="00D46F96">
        <w:rPr>
          <w:rFonts w:eastAsia="Times New Roman"/>
          <w:sz w:val="22"/>
          <w:szCs w:val="22"/>
        </w:rPr>
        <w:instrText xml:space="preserve"> ADDIN EN.CITE.DATA </w:instrText>
      </w:r>
      <w:r w:rsidR="00D46F96" w:rsidRPr="00D46F96">
        <w:rPr>
          <w:rFonts w:eastAsia="Times New Roman"/>
          <w:sz w:val="22"/>
          <w:szCs w:val="22"/>
        </w:rPr>
      </w:r>
      <w:r w:rsidR="00D46F96" w:rsidRPr="00D46F96">
        <w:rPr>
          <w:rFonts w:eastAsia="Times New Roman"/>
          <w:sz w:val="22"/>
          <w:szCs w:val="22"/>
        </w:rPr>
        <w:fldChar w:fldCharType="end"/>
      </w:r>
      <w:r w:rsidR="00000000">
        <w:rPr>
          <w:rFonts w:eastAsia="Times New Roman"/>
          <w:sz w:val="22"/>
          <w:szCs w:val="22"/>
        </w:rPr>
      </w:r>
      <w:r w:rsidR="00000000">
        <w:rPr>
          <w:rFonts w:eastAsia="Times New Roman"/>
          <w:sz w:val="22"/>
          <w:szCs w:val="22"/>
        </w:rPr>
        <w:fldChar w:fldCharType="separate"/>
      </w:r>
      <w:r w:rsidRPr="00D46F96">
        <w:rPr>
          <w:rFonts w:eastAsia="Times New Roman"/>
          <w:sz w:val="22"/>
          <w:szCs w:val="22"/>
        </w:rPr>
        <w:fldChar w:fldCharType="end"/>
      </w:r>
      <w:r w:rsidR="001E53CC" w:rsidRPr="00D46F96">
        <w:rPr>
          <w:sz w:val="22"/>
          <w:szCs w:val="22"/>
        </w:rPr>
        <w:t xml:space="preserve"> </w:t>
      </w:r>
      <w:r w:rsidRPr="00D46F96">
        <w:rPr>
          <w:rFonts w:eastAsia="Times New Roman"/>
          <w:sz w:val="22"/>
          <w:szCs w:val="22"/>
        </w:rPr>
        <w:fldChar w:fldCharType="begin"/>
      </w:r>
      <w:r w:rsidR="00D46F96" w:rsidRPr="00D46F96">
        <w:rPr>
          <w:rFonts w:eastAsia="Times New Roman"/>
          <w:sz w:val="22"/>
          <w:szCs w:val="22"/>
        </w:rPr>
        <w:instrText xml:space="preserve"> ADDIN EN.CITE &lt;EndNote&gt;&lt;Cite Hidden="1"&gt;&lt;Author&gt;Sripalakit&lt;/Author&gt;&lt;Year&gt;2007&lt;/Year&gt;&lt;RecNum&gt;1360&lt;/RecNum&gt;&lt;record&gt;&lt;rec-number&gt;1360&lt;/rec-number&gt;&lt;foreign-keys&gt;&lt;key app="EN" db-id="eazpp0edctes5uepsdw5ws9iw00wepeesax2" timestamp="1711560621"&gt;1360&lt;/key&gt;&lt;/foreign-keys&gt;&lt;ref-type name="Journal Article"&gt;17&lt;/ref-type&gt;&lt;contributors&gt;&lt;authors&gt;&lt;author&gt;Sripalakit, P.&lt;/author&gt;&lt;author&gt;Maphanta, S.&lt;/author&gt;&lt;author&gt;Neamhom, P.&lt;/author&gt;&lt;author&gt;Saraphanchotiwitthaya, A.&lt;/author&gt;&lt;author&gt;Polnok, S.&lt;/author&gt;&lt;author&gt;Yokubol, D.&lt;/author&gt;&lt;/authors&gt;&lt;/contributors&gt;&lt;auth-address&gt;Bioequivalence Test Center, Faculty of Pharmaceutical Sciences, Naresuan University, Phitsanulok, Thailand. pattana9@excite.com&lt;/auth-address&gt;&lt;titles&gt;&lt;title&gt;Comparative study on the bioequivalence of two formulations of pioglitazone tablet in healthy Thai male volunteers&lt;/title&gt;&lt;secondary-title&gt;Drug Dev Ind Pharm&lt;/secondary-title&gt;&lt;/titles&gt;&lt;pages&gt;1362-8&lt;/pages&gt;&lt;volume&gt;33&lt;/volume&gt;&lt;number&gt;12&lt;/number&gt;&lt;edition&gt;2007/12/22&lt;/edition&gt;&lt;keywords&gt;&lt;keyword&gt;Adolescent&lt;/keyword&gt;&lt;keyword&gt;Adult&lt;/keyword&gt;&lt;keyword&gt;Chemistry, Pharmaceutical&lt;/keyword&gt;&lt;keyword&gt;Cross-Over Studies&lt;/keyword&gt;&lt;keyword&gt;Humans&lt;/keyword&gt;&lt;keyword&gt;Male&lt;/keyword&gt;&lt;keyword&gt;Pioglitazone&lt;/keyword&gt;&lt;keyword&gt;Sample Size&lt;/keyword&gt;&lt;keyword&gt;Therapeutic Equivalency&lt;/keyword&gt;&lt;keyword&gt;Thiazolidinediones/*administration &amp;amp; dosage/*pharmacokinetics&lt;/keyword&gt;&lt;/keywords&gt;&lt;dates&gt;&lt;year&gt;2007&lt;/year&gt;&lt;pub-dates&gt;&lt;date&gt;Dec&lt;/date&gt;&lt;/pub-dates&gt;&lt;/dates&gt;&lt;isbn&gt;0363-9045 (Print)&amp;#xD;0363-9045 (Linking)&lt;/isbn&gt;&lt;accession-num&gt;18097810&lt;/accession-num&gt;&lt;urls&gt;&lt;related-urls&gt;&lt;url&gt;https://www.ncbi.nlm.nih.gov/pubmed/18097810&lt;/url&gt;&lt;/related-urls&gt;&lt;/urls&gt;&lt;electronic-resource-num&gt;10.1080/03639040701484155&lt;/electronic-resource-num&gt;&lt;/record&gt;&lt;/Cite&gt;&lt;/EndNote&gt;</w:instrText>
      </w:r>
      <w:r w:rsidR="00000000">
        <w:rPr>
          <w:rFonts w:eastAsia="Times New Roman"/>
          <w:sz w:val="22"/>
          <w:szCs w:val="22"/>
        </w:rPr>
        <w:fldChar w:fldCharType="separate"/>
      </w:r>
      <w:r w:rsidRPr="00D46F96">
        <w:rPr>
          <w:rFonts w:eastAsia="Times New Roman"/>
          <w:sz w:val="22"/>
          <w:szCs w:val="22"/>
        </w:rPr>
        <w:fldChar w:fldCharType="end"/>
      </w:r>
      <w:r w:rsidR="0068696D" w:rsidRPr="00D46F96">
        <w:rPr>
          <w:sz w:val="22"/>
          <w:szCs w:val="22"/>
        </w:rPr>
        <w:t xml:space="preserve">Bibliography for </w:t>
      </w:r>
      <w:r w:rsidR="0068696D" w:rsidRPr="00D46F96">
        <w:rPr>
          <w:i/>
          <w:iCs/>
          <w:sz w:val="22"/>
          <w:szCs w:val="22"/>
        </w:rPr>
        <w:t xml:space="preserve">in vivo </w:t>
      </w:r>
      <w:r w:rsidR="0068696D" w:rsidRPr="00D46F96">
        <w:rPr>
          <w:sz w:val="22"/>
          <w:szCs w:val="22"/>
        </w:rPr>
        <w:t xml:space="preserve">data </w:t>
      </w:r>
    </w:p>
    <w:p w14:paraId="1216C19E" w14:textId="77777777" w:rsidR="002E2A98" w:rsidRPr="002E2A98" w:rsidRDefault="00760E3A" w:rsidP="002E2A98">
      <w:pPr>
        <w:pStyle w:val="EndNoteBibliography"/>
        <w:ind w:left="720" w:hanging="720"/>
      </w:pPr>
      <w:r w:rsidRPr="00D46F96">
        <w:rPr>
          <w:sz w:val="12"/>
          <w:szCs w:val="18"/>
        </w:rPr>
        <w:fldChar w:fldCharType="begin"/>
      </w:r>
      <w:r w:rsidRPr="00D46F96">
        <w:rPr>
          <w:sz w:val="12"/>
          <w:szCs w:val="18"/>
        </w:rPr>
        <w:instrText xml:space="preserve"> ADDIN EN.REFLIST </w:instrText>
      </w:r>
      <w:r w:rsidRPr="00D46F96">
        <w:rPr>
          <w:sz w:val="12"/>
          <w:szCs w:val="18"/>
        </w:rPr>
        <w:fldChar w:fldCharType="separate"/>
      </w:r>
      <w:r w:rsidR="002E2A98" w:rsidRPr="002E2A98">
        <w:t xml:space="preserve">Addison, R. S., Franklin, M. E. and Hooper, W. D. (1998). Sensitive, high-throughput gas chromatographic-mass spectrometric assay for fluoxetine and norfluoxetine in human plasma and its application to pharmacokinetic studies. </w:t>
      </w:r>
      <w:r w:rsidR="002E2A98" w:rsidRPr="002E2A98">
        <w:rPr>
          <w:i/>
        </w:rPr>
        <w:t>J Chromatogr B Biomed Sci Appl 716</w:t>
      </w:r>
      <w:r w:rsidR="002E2A98" w:rsidRPr="002E2A98">
        <w:t>, 153-160. doi:10.1016/s0378-4347(98)00285-0</w:t>
      </w:r>
    </w:p>
    <w:p w14:paraId="6DBF1DA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Anderson, K., Nelson, C. H., Gong, Q. et al. (2022). Assessment of the effect of filgotinib on the pharmacokinetics of atorvastatin, pravastatin, and rosuvastatin in healthy adult participants. </w:t>
      </w:r>
      <w:r w:rsidRPr="002E2A98">
        <w:rPr>
          <w:i/>
        </w:rPr>
        <w:t>Clin Pharmacol Drug Dev 11</w:t>
      </w:r>
      <w:r w:rsidRPr="002E2A98">
        <w:t>, 235-245. doi:10.1002/cpdd.1015</w:t>
      </w:r>
    </w:p>
    <w:p w14:paraId="71DAB93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Ankier, S. I., Martin, B. K., Rogers, M. S. et al. (1981). Trazodone--a new assay procedure and some pharmacokinetic parameters. </w:t>
      </w:r>
      <w:r w:rsidRPr="002E2A98">
        <w:rPr>
          <w:i/>
        </w:rPr>
        <w:t>Br J Clin Pharmacol 11</w:t>
      </w:r>
      <w:r w:rsidRPr="002E2A98">
        <w:t>, 505-509. doi:10.1111/j.1365-2125.1981.tb01157.x</w:t>
      </w:r>
    </w:p>
    <w:p w14:paraId="202B142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Azie, N. E., Brater, D. C., Becker, P. A. et al. (1998). The interaction of diltiazem with lovastatin and pravastatin. </w:t>
      </w:r>
      <w:r w:rsidRPr="002E2A98">
        <w:rPr>
          <w:i/>
        </w:rPr>
        <w:t>Clin Pharmacol Ther 64</w:t>
      </w:r>
      <w:r w:rsidRPr="002E2A98">
        <w:t>, 369-377. doi:10.1016/S0009-9236(98)90067-4</w:t>
      </w:r>
    </w:p>
    <w:p w14:paraId="7E5175DC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Baxter, J. G., Brass, C., Schentag, J. J. et al. (1986). Pharmacokinetics of ketoconazole administered intravenously to dogs and orally as tablet and solution to humans and dogs. </w:t>
      </w:r>
      <w:r w:rsidRPr="002E2A98">
        <w:rPr>
          <w:i/>
        </w:rPr>
        <w:t>J Pharm Sci 75</w:t>
      </w:r>
      <w:r w:rsidRPr="002E2A98">
        <w:t>, 443-447. doi:10.1002/jps.2600750504</w:t>
      </w:r>
    </w:p>
    <w:p w14:paraId="6593B73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Blum, R. A., D'Andrea, D. T., Florentino, B. M. et al. (1991). Increased gastric ph and the bioavailability of fluconazole and ketoconazole. </w:t>
      </w:r>
      <w:r w:rsidRPr="002E2A98">
        <w:rPr>
          <w:i/>
        </w:rPr>
        <w:t>Ann Intern Med 114</w:t>
      </w:r>
      <w:r w:rsidRPr="002E2A98">
        <w:t>, 755-757. doi:10.7326/0003-4819-114-9-755</w:t>
      </w:r>
    </w:p>
    <w:p w14:paraId="2D4A12B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Braeckman, R. A., Stirtan, W. G. and Soni, P. N. (2015). Effects of icosapent ethyl (eicosapentaenoic acid ethyl ester) on pharmacokinetic parameters of rosiglitazone in healthy subjects. </w:t>
      </w:r>
      <w:r w:rsidRPr="002E2A98">
        <w:rPr>
          <w:i/>
        </w:rPr>
        <w:t>Clin Pharmacol Drug Dev 4</w:t>
      </w:r>
      <w:r w:rsidRPr="002E2A98">
        <w:t>, 143-148. doi:10.1002/cpdd.150</w:t>
      </w:r>
    </w:p>
    <w:p w14:paraId="6452EA5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Bramer, S. L., Brisson, J., Corey, A. E. et al. (1999). Effect of multiple cilostazol doses on single dose lovastatin pharmacokinetics in healthy volunteers. </w:t>
      </w:r>
      <w:r w:rsidRPr="002E2A98">
        <w:rPr>
          <w:i/>
        </w:rPr>
        <w:t>Clin Pharmacokinet 37 Suppl 2</w:t>
      </w:r>
      <w:r w:rsidRPr="002E2A98">
        <w:t>, 69-77. doi:10.2165/00003088-199937002-00008</w:t>
      </w:r>
    </w:p>
    <w:p w14:paraId="38A63B9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Bucher, M., Mair, G. and Kees, F. (2002). Effect of roxithromycin on the pharmacokinetics of lovastatin in volunteers. </w:t>
      </w:r>
      <w:r w:rsidRPr="002E2A98">
        <w:rPr>
          <w:i/>
        </w:rPr>
        <w:t>Eur J Clin Pharmacol 57</w:t>
      </w:r>
      <w:r w:rsidRPr="002E2A98">
        <w:t>, 787-791. doi:10.1007/s00228-001-0385-6</w:t>
      </w:r>
    </w:p>
    <w:p w14:paraId="54AB5DB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aro, L., Prueksaritanont, T., Fandozzi, C. M. et al. (2021). Evaluation of pharmacokinetic drug interactions of the direct-acting antiviral agents elbasvir and grazoprevir with pitavastatin, rosuvastatin, pravastatin, and atorvastatin in healthy adults. </w:t>
      </w:r>
      <w:r w:rsidRPr="002E2A98">
        <w:rPr>
          <w:i/>
        </w:rPr>
        <w:t>Clin Drug Investig 41</w:t>
      </w:r>
      <w:r w:rsidRPr="002E2A98">
        <w:t>, 133-147. doi:10.1007/s40261-020-00974-8</w:t>
      </w:r>
    </w:p>
    <w:p w14:paraId="4831EB36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arver, P. L., Berardi, R. R., Knapp, M. J. et al. (1994). In vivo interaction of ketoconazole and sucralfate in healthy volunteers. </w:t>
      </w:r>
      <w:r w:rsidRPr="002E2A98">
        <w:rPr>
          <w:i/>
        </w:rPr>
        <w:t>Antimicrob Agents Chemother 38</w:t>
      </w:r>
      <w:r w:rsidRPr="002E2A98">
        <w:t>, 326-329. doi:10.1128/AAC.38.2.326</w:t>
      </w:r>
    </w:p>
    <w:p w14:paraId="6B110E1C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hapelsky, M. C., Thompson-Culkin, K., Miller, A. K. et al. (2003). Pharmacokinetics of rosiglitazone in patients with varying degrees of renal insufficiency. </w:t>
      </w:r>
      <w:r w:rsidRPr="002E2A98">
        <w:rPr>
          <w:i/>
        </w:rPr>
        <w:t>J Clin Pharmacol 43</w:t>
      </w:r>
      <w:r w:rsidRPr="002E2A98">
        <w:t>, 252-259. doi:10.1177/0091270002250602</w:t>
      </w:r>
    </w:p>
    <w:p w14:paraId="212E1E9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hen, C. H., Yang, J. C., Uang, Y. S. et al. (2013). Improved dissolution rate and oral bioavailability of lovastatin in red yeast rice products. </w:t>
      </w:r>
      <w:r w:rsidRPr="002E2A98">
        <w:rPr>
          <w:i/>
        </w:rPr>
        <w:t>Int J Pharm 444</w:t>
      </w:r>
      <w:r w:rsidRPr="002E2A98">
        <w:t>, 18-24. doi:10.1016/j.ijpharm.2013.01.028</w:t>
      </w:r>
    </w:p>
    <w:p w14:paraId="011AC51E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hen, J., Xu, Y., Lou, H. et al. (2020). Effect of genetic polymorphisms on the pharmacokinetics of deferasirox in healthy chinese subjects and an artificial neural networks model for pharmacokinetic prediction. </w:t>
      </w:r>
      <w:r w:rsidRPr="002E2A98">
        <w:rPr>
          <w:i/>
        </w:rPr>
        <w:t>Eur J Drug Metab Pharmacokinet 45</w:t>
      </w:r>
      <w:r w:rsidRPr="002E2A98">
        <w:t>, 761-770. doi:10.1007/s13318-020-00647-z</w:t>
      </w:r>
    </w:p>
    <w:p w14:paraId="149C54E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hin, T. W., Loeb, M. and Fong, I. W. (1995). Effects of an acidic beverage (coca-cola) on absorption of ketoconazole. </w:t>
      </w:r>
      <w:r w:rsidRPr="002E2A98">
        <w:rPr>
          <w:i/>
        </w:rPr>
        <w:t>Antimicrob Agents Chemother 39</w:t>
      </w:r>
      <w:r w:rsidRPr="002E2A98">
        <w:t>, 1671-1675. doi:10.1128/AAC.39.8.1671</w:t>
      </w:r>
    </w:p>
    <w:p w14:paraId="7C1A995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hirnomas, D., Smith, A. L., Braunstein, J. et al. (2009). Deferasirox pharmacokinetics in patients with adequate versus inadequate response. </w:t>
      </w:r>
      <w:r w:rsidRPr="002E2A98">
        <w:rPr>
          <w:i/>
        </w:rPr>
        <w:t>Blood 114</w:t>
      </w:r>
      <w:r w:rsidRPr="002E2A98">
        <w:t>, 4009-4013. doi:10.1182/blood-2009-05-222729</w:t>
      </w:r>
    </w:p>
    <w:p w14:paraId="1A6DC74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hu, K. M., Hu, O. Y., Pao, L. H. et al. (2007). Pharmacokinetics of oral rosiglitazone in taiwanese and post hoc comparisons with caucasian, japanese, korean, and mainland chinese subjects. </w:t>
      </w:r>
      <w:r w:rsidRPr="002E2A98">
        <w:rPr>
          <w:i/>
        </w:rPr>
        <w:t>J Pharm Pharm Sci 10</w:t>
      </w:r>
      <w:r w:rsidRPr="002E2A98">
        <w:t>, 411-419. doi:10.18433/j3159d</w:t>
      </w:r>
    </w:p>
    <w:p w14:paraId="37703C95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Cox, P. J., Ryan, D. A., Hollis, F. J. et al. (2000). Absorption, disposition, and metabolism of rosiglitazone, a potent thiazolidinedione insulin sensitizer, in humans. </w:t>
      </w:r>
      <w:r w:rsidRPr="002E2A98">
        <w:rPr>
          <w:i/>
        </w:rPr>
        <w:t>Drug Metab Dispos 28</w:t>
      </w:r>
      <w:r w:rsidRPr="002E2A98">
        <w:t xml:space="preserve">, 772-780. </w:t>
      </w:r>
    </w:p>
    <w:p w14:paraId="53428CA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'Souza, D. L., Dimmitt, D. C., Robbins, D. K. et al. (2001). Effect of alosetron on the pharmacokinetics of fluoxetine. </w:t>
      </w:r>
      <w:r w:rsidRPr="002E2A98">
        <w:rPr>
          <w:i/>
        </w:rPr>
        <w:t>J Clin Pharmacol 41</w:t>
      </w:r>
      <w:r w:rsidRPr="002E2A98">
        <w:t>, 455-458. doi:10.1177/00912700122010177</w:t>
      </w:r>
    </w:p>
    <w:p w14:paraId="658F644A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anafar, H. and Hamidi, M. (2015). Pharmacokinetics and bioequivalence study of amlodipine and atorvastatin in healthy male volunteers by lc-ms. </w:t>
      </w:r>
      <w:r w:rsidRPr="002E2A98">
        <w:rPr>
          <w:i/>
        </w:rPr>
        <w:t>Pharmaceutical Sciences 21</w:t>
      </w:r>
      <w:r w:rsidRPr="002E2A98">
        <w:t>, 167-174. doi:10.15171/ps.2015.32</w:t>
      </w:r>
    </w:p>
    <w:p w14:paraId="74AA6D2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aneshmend, T. K., Warnock, D. W., Ene, M. D. et al. (1984). Influence of food on the pharmacokinetics of ketoconazole. </w:t>
      </w:r>
      <w:r w:rsidRPr="002E2A98">
        <w:rPr>
          <w:i/>
        </w:rPr>
        <w:t>Antimicrob Agents Chemother 25</w:t>
      </w:r>
      <w:r w:rsidRPr="002E2A98">
        <w:t>, 1-3. doi:10.1128/AAC.25.1.1</w:t>
      </w:r>
    </w:p>
    <w:p w14:paraId="7BC5CC6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anielak, D., Milanowski, B., Wentowski, K. et al. (2020). Physiologically based dissolution testing in a drug development process-a </w:t>
      </w:r>
      <w:r w:rsidRPr="002E2A98">
        <w:lastRenderedPageBreak/>
        <w:t xml:space="preserve">case study of a successful application in a bioequivalence study of trazodone er formulations under fed conditions. </w:t>
      </w:r>
      <w:r w:rsidRPr="002E2A98">
        <w:rPr>
          <w:i/>
        </w:rPr>
        <w:t>AAPS PharmSciTech 21</w:t>
      </w:r>
      <w:r w:rsidRPr="002E2A98">
        <w:t>, 161. doi:10.1208/s12249-020-01662-8</w:t>
      </w:r>
    </w:p>
    <w:p w14:paraId="699C980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ieterle, W., Corynen, S., Vaidyanathan, S. et al. (2005). Pharmacokinetic interactions of the oral renin inhibitor aliskiren with lovastatin, atenolol, celecoxib and cimetidine. </w:t>
      </w:r>
      <w:r w:rsidRPr="002E2A98">
        <w:rPr>
          <w:i/>
        </w:rPr>
        <w:t>Int J Clin Pharmacol Ther 43</w:t>
      </w:r>
      <w:r w:rsidRPr="002E2A98">
        <w:t>, 527-535. doi:10.5414/cpp43527</w:t>
      </w:r>
    </w:p>
    <w:p w14:paraId="15706155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onovan, J. M., Kisicki, J. C., Stiles, M. R. et al. (2002). Effect of colesevelam on lovastatin pharmacokinetics. </w:t>
      </w:r>
      <w:r w:rsidRPr="002E2A98">
        <w:rPr>
          <w:i/>
        </w:rPr>
        <w:t>Ann Pharmacother 36</w:t>
      </w:r>
      <w:r w:rsidRPr="002E2A98">
        <w:t>, 392-397. doi:10.1345/aph.1A144</w:t>
      </w:r>
    </w:p>
    <w:p w14:paraId="6749DCC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Doser, K., Guserle, R., Kramer, R. et al. (1997). Bioequivalence evaluation of two flutamide preparations in healthy female subjects. </w:t>
      </w:r>
      <w:r w:rsidRPr="002E2A98">
        <w:rPr>
          <w:i/>
        </w:rPr>
        <w:t>Arzneimittelforschung 47</w:t>
      </w:r>
      <w:r w:rsidRPr="002E2A98">
        <w:t xml:space="preserve">, 213-217. </w:t>
      </w:r>
    </w:p>
    <w:p w14:paraId="6FC1A85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Edema, O., Adeagbo, B. A., Adehin, A. et al. (2018). Bidirectional pharmacokinetic interaction between amodiaquine and pioglitazone in healthy subjects. </w:t>
      </w:r>
      <w:r w:rsidRPr="002E2A98">
        <w:rPr>
          <w:i/>
        </w:rPr>
        <w:t>The Journal of Clinical Pharmacology 58</w:t>
      </w:r>
      <w:r w:rsidRPr="002E2A98">
        <w:t xml:space="preserve">, 1061-1066. </w:t>
      </w:r>
    </w:p>
    <w:p w14:paraId="1CBFD7B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Elmekawy, H. A., Belal, F., Abdelaziz, A. E. et al. (2021). Pharmacokinetic interaction between atorvastatin and fixed-dose combination of sofosbuvir/ledipasvir in healthy male egyptian volunteers. </w:t>
      </w:r>
      <w:r w:rsidRPr="002E2A98">
        <w:rPr>
          <w:i/>
        </w:rPr>
        <w:t>Eur J Clin Pharmacol 77</w:t>
      </w:r>
      <w:r w:rsidRPr="002E2A98">
        <w:t>, 1369-1379. doi:10.1007/s00228-021-03130-z</w:t>
      </w:r>
    </w:p>
    <w:p w14:paraId="5855798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Farkas, D., Volak, L. P., Harmatz, J. S. et al. (2009). Short-term clarithromycin administration impairs clearance and enhances pharmacodynamic effects of trazodone but not of zolpidem. </w:t>
      </w:r>
      <w:r w:rsidRPr="002E2A98">
        <w:rPr>
          <w:i/>
        </w:rPr>
        <w:t>Clin Pharmacol Ther 85</w:t>
      </w:r>
      <w:r w:rsidRPr="002E2A98">
        <w:t>, 644-650. doi:10.1038/clpt.2008.293</w:t>
      </w:r>
    </w:p>
    <w:p w14:paraId="1375220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Floriddia, M. L., Castorina, M. and Drago, F. (2000). Comparative bioavailability of a new formulation of fluoxetine drops. </w:t>
      </w:r>
      <w:r w:rsidRPr="002E2A98">
        <w:rPr>
          <w:i/>
        </w:rPr>
        <w:t>Eur Rev Med Pharmacol Sci 4</w:t>
      </w:r>
      <w:r w:rsidRPr="002E2A98">
        <w:t xml:space="preserve">, 9-13. </w:t>
      </w:r>
    </w:p>
    <w:p w14:paraId="196A1A4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Freed, M. I., Allen, A., Jorkasky, D. K. et al. (1999). Systemic exposure to rosiglitazone is unaltered by food. </w:t>
      </w:r>
      <w:r w:rsidRPr="002E2A98">
        <w:rPr>
          <w:i/>
        </w:rPr>
        <w:t>Eur J Clin Pharmacol 55</w:t>
      </w:r>
      <w:r w:rsidRPr="002E2A98">
        <w:t>, 53-56. doi:10.1007/s002280050592</w:t>
      </w:r>
    </w:p>
    <w:p w14:paraId="34F44AF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Frohlich, M., Burhenne, J., Martin-Facklam, M. et al. (2004). Oral contraception does not alter single dose saquinavir pharmacokinetics in women. </w:t>
      </w:r>
      <w:r w:rsidRPr="002E2A98">
        <w:rPr>
          <w:i/>
        </w:rPr>
        <w:t>Br J Clin Pharmacol 57</w:t>
      </w:r>
      <w:r w:rsidRPr="002E2A98">
        <w:t>, 244-252. doi:10.1111/j.1365-2125.2003.01983.x</w:t>
      </w:r>
    </w:p>
    <w:p w14:paraId="5485D05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Fukazawa, I., Uchida, N., Uchida, E. et al. (2004). Effects of grapefruit juice on pharmacokinetics of atorvastatin and pravastatin in japanese. </w:t>
      </w:r>
      <w:r w:rsidRPr="002E2A98">
        <w:rPr>
          <w:i/>
        </w:rPr>
        <w:t>Br J Clin Pharmacol 57</w:t>
      </w:r>
      <w:r w:rsidRPr="002E2A98">
        <w:t>, 448-455. doi:10.1046/j.1365-2125.2003.02030.x</w:t>
      </w:r>
    </w:p>
    <w:p w14:paraId="4B15655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Gammans, R. E., Mackenthun, A. V. and Russell, J. W. (1984). Comparative bioavailability of trazodone formulations using stable isotope methodology. </w:t>
      </w:r>
      <w:r w:rsidRPr="002E2A98">
        <w:rPr>
          <w:i/>
        </w:rPr>
        <w:t>Br J Clin Pharmacol 18</w:t>
      </w:r>
      <w:r w:rsidRPr="002E2A98">
        <w:t>, 431-437. doi:10.1111/j.1365-2125.1984.tb02485.x</w:t>
      </w:r>
    </w:p>
    <w:p w14:paraId="2156D08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Gandelman, K., Malhotra, B., R. LaBadie, R. et al. (2011). Analytes of interest and choice of dose: Two important considerations in the design of bioequivalence studies with atorvastatin. </w:t>
      </w:r>
      <w:r w:rsidRPr="002E2A98">
        <w:rPr>
          <w:i/>
        </w:rPr>
        <w:t>Journal of Bioequivalence &amp; Bioavailability 03</w:t>
      </w:r>
      <w:r w:rsidRPr="002E2A98">
        <w:t>, 62-68. doi:10.4172/jbb.1000060</w:t>
      </w:r>
    </w:p>
    <w:p w14:paraId="522994A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Groenendaal-van de Meent, D., den Adel, M., Kerbusch, V. et al. (2022). Effect of roxadustat on the pharmacokinetics of simvastatin, rosuvastatin, and atorvastatin in healthy subjects: Results from 3 phase 1, open-label, 1-sequence, crossover studies. </w:t>
      </w:r>
      <w:r w:rsidRPr="002E2A98">
        <w:rPr>
          <w:i/>
        </w:rPr>
        <w:t>Clin Pharmacol Drug Dev 11</w:t>
      </w:r>
      <w:r w:rsidRPr="002E2A98">
        <w:t>, 486-501. doi:10.1002/cpdd.1076</w:t>
      </w:r>
    </w:p>
    <w:p w14:paraId="7301389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Guan, X., Yin, L., Yang, Y. et al. (2018). Quantitation of lovastatin and its hydroxy acid in human plasma by high-performance liquid chromatography-tandem mass spectrometry. </w:t>
      </w:r>
      <w:r w:rsidRPr="002E2A98">
        <w:rPr>
          <w:i/>
        </w:rPr>
        <w:t>Journal of Liquid Chromatography &amp; Related Technologies 41</w:t>
      </w:r>
      <w:r w:rsidRPr="002E2A98">
        <w:t>, 668-675. doi:10.1080/10826076.2018.1508473</w:t>
      </w:r>
    </w:p>
    <w:p w14:paraId="64D5065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Guo, C. X., Pei, Q., Yin, J. Y. et al. (2012). Effects of ginkgo biloba extracts on pharmacokinetics and efficacy of atorvastatin based on plasma indices. </w:t>
      </w:r>
      <w:r w:rsidRPr="002E2A98">
        <w:rPr>
          <w:i/>
        </w:rPr>
        <w:t>Xenobiotica 42</w:t>
      </w:r>
      <w:r w:rsidRPr="002E2A98">
        <w:t>, 784-790. doi:10.3109/00498254.2012.661100</w:t>
      </w:r>
    </w:p>
    <w:p w14:paraId="166EACD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He, L., Wickremasingha, P., Lee, J. et al. (2014). Lack of effect of colesevelam hcl on the single-dose pharmacokinetics of aspirin, atenolol, enalapril, phenytoin, rosiglitazone, and sitagliptin. </w:t>
      </w:r>
      <w:r w:rsidRPr="002E2A98">
        <w:rPr>
          <w:i/>
        </w:rPr>
        <w:t>Diabetes Res Clin Pract 104</w:t>
      </w:r>
      <w:r w:rsidRPr="002E2A98">
        <w:t>, 401-409. doi:10.1016/j.diabres.2013.12.033</w:t>
      </w:r>
    </w:p>
    <w:p w14:paraId="1BAD364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Hsu, H. C. and Chen, S. J. (1997). Pharmacokinetic behavior of ketoconazole in adult chinese males. </w:t>
      </w:r>
      <w:r w:rsidRPr="002E2A98">
        <w:rPr>
          <w:i/>
        </w:rPr>
        <w:t>Journal of Food and Drug Analysis 5</w:t>
      </w:r>
      <w:r w:rsidRPr="002E2A98">
        <w:t xml:space="preserve">, 193-198. </w:t>
      </w:r>
    </w:p>
    <w:p w14:paraId="17BEF15A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Huang, F., Marzin, K., Koenen, R. et al. (2017). Effect of steady-state faldaprevir on pharmacokinetics of atorvastatin or rosuvastatin in healthy volunteers: A prospective open-label, fixed-sequence crossover study. </w:t>
      </w:r>
      <w:r w:rsidRPr="002E2A98">
        <w:rPr>
          <w:i/>
        </w:rPr>
        <w:t>J Clin Pharmacol 57</w:t>
      </w:r>
      <w:r w:rsidRPr="002E2A98">
        <w:t>, 1305-1314. doi:10.1002/jcph.931</w:t>
      </w:r>
    </w:p>
    <w:p w14:paraId="307CF59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Huang, Y. C., Colaizzi, J. L., Bierman, R. H. et al. (1986). Pharmacokinetics and dose proportionality of ketoconazole in normal volunteers. </w:t>
      </w:r>
      <w:r w:rsidRPr="002E2A98">
        <w:rPr>
          <w:i/>
        </w:rPr>
        <w:t>Antimicrob Agents Chemother 30</w:t>
      </w:r>
      <w:r w:rsidRPr="002E2A98">
        <w:t>, 206-210. doi:10.1128/AAC.30.2.206</w:t>
      </w:r>
    </w:p>
    <w:p w14:paraId="4213F6F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Jaakkola, T., Backman, J. T., Neuvonen, M. et al. (2005). Effects of gemfibrozil, itraconazole, and their combination on the pharmacokinetics of pioglitazone. </w:t>
      </w:r>
      <w:r w:rsidRPr="002E2A98">
        <w:rPr>
          <w:i/>
        </w:rPr>
        <w:t>Clinical Pharmacology &amp; Therapeutics 77</w:t>
      </w:r>
      <w:r w:rsidRPr="002E2A98">
        <w:t xml:space="preserve">, 404-414. </w:t>
      </w:r>
    </w:p>
    <w:p w14:paraId="6D03E91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Jovanovic, D., Kilibarda, V., Dordevic, S. et al. (2006). Bioequivalence testing of a new tablet formulation of generic fluoxetine. </w:t>
      </w:r>
      <w:r w:rsidRPr="002E2A98">
        <w:rPr>
          <w:i/>
        </w:rPr>
        <w:t>Eur J Drug Metab Pharmacokinet 31</w:t>
      </w:r>
      <w:r w:rsidRPr="002E2A98">
        <w:t>, 35-40. doi:10.1007/BF03190640</w:t>
      </w:r>
    </w:p>
    <w:p w14:paraId="3C3ED0F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ale, P. and Agrawal, Y. K. (2015). Pharmacokinetics of single oral dose trazodone: A randomized, two-period, cross-over trial in healthy, adult, human volunteers under fed condition. </w:t>
      </w:r>
      <w:r w:rsidRPr="002E2A98">
        <w:rPr>
          <w:i/>
        </w:rPr>
        <w:t>Front Pharmacol 6</w:t>
      </w:r>
      <w:r w:rsidRPr="002E2A98">
        <w:t>, 224. doi:10.3389/fphar.2015.00224</w:t>
      </w:r>
    </w:p>
    <w:p w14:paraId="1049DA3C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antola, T., Kivisto, K. T. and Neuvonen, P. J. (1998). Grapefruit juice greatly increases serum concentrations of lovastatin and lovastatin acid. </w:t>
      </w:r>
      <w:r w:rsidRPr="002E2A98">
        <w:rPr>
          <w:i/>
        </w:rPr>
        <w:t>Clin Pharmacol Ther 63</w:t>
      </w:r>
      <w:r w:rsidRPr="002E2A98">
        <w:t>, 397-402. doi:10.1016/S0009-9236(98)90034-0</w:t>
      </w:r>
    </w:p>
    <w:p w14:paraId="7AD6B2C3" w14:textId="77777777" w:rsidR="002E2A98" w:rsidRPr="002E2A98" w:rsidRDefault="002E2A98" w:rsidP="002E2A98">
      <w:pPr>
        <w:pStyle w:val="EndNoteBibliography"/>
        <w:ind w:left="720" w:hanging="720"/>
      </w:pPr>
      <w:r w:rsidRPr="002E2A98">
        <w:t>Kasichayanula, S., Liu, X., Shyu, W. et al. (2011). Lack of pharmacokinetic interaction between dapagliflozin, a novel sodium–</w:t>
      </w:r>
      <w:r w:rsidRPr="002E2A98">
        <w:lastRenderedPageBreak/>
        <w:t xml:space="preserve">glucose transporter 2 inhibitor, and metformin, pioglitazone, glimepiride or sitagliptin in healthy subjects. </w:t>
      </w:r>
      <w:r w:rsidRPr="002E2A98">
        <w:rPr>
          <w:i/>
        </w:rPr>
        <w:t>Diabetes, Obesity and Metabolism 13</w:t>
      </w:r>
      <w:r w:rsidRPr="002E2A98">
        <w:t xml:space="preserve">, 47-54. </w:t>
      </w:r>
    </w:p>
    <w:p w14:paraId="7DEB2F9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ATCHEN, B. and BUXBAUM, S. (1975). Disposition of a new, nonsteroid, antiandrogen, α, α, α-trifluoro-2-methyl-4′-nitro-m-propionotoluidide (flutamide), in men following a single oral 200 mg dose. </w:t>
      </w:r>
      <w:r w:rsidRPr="002E2A98">
        <w:rPr>
          <w:i/>
        </w:rPr>
        <w:t>The Journal of Clinical Endocrinology &amp; Metabolism 41</w:t>
      </w:r>
      <w:r w:rsidRPr="002E2A98">
        <w:t xml:space="preserve">, 373-379. </w:t>
      </w:r>
    </w:p>
    <w:p w14:paraId="161E0E9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haliq, Y., Gallicano, K., Tisdale, C. et al. (2001). Pharmacokinetic interaction between mefloquine and ritonavir in healthy volunteers. </w:t>
      </w:r>
      <w:r w:rsidRPr="002E2A98">
        <w:rPr>
          <w:i/>
        </w:rPr>
        <w:t>Br J Clin Pharmacol 51</w:t>
      </w:r>
      <w:r w:rsidRPr="002E2A98">
        <w:t>, 591-600. doi:10.1046/j.1365-2125.2001.01393.x</w:t>
      </w:r>
    </w:p>
    <w:p w14:paraId="53B4591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han, I. M., Khan, B. T., Najmi, M. H. et al. (2016). Bioequivalence study of atorvastatin by hplc with uv-detection. </w:t>
      </w:r>
      <w:r w:rsidRPr="002E2A98">
        <w:rPr>
          <w:i/>
        </w:rPr>
        <w:t>Rawal Medical Journal 41</w:t>
      </w:r>
      <w:r w:rsidRPr="002E2A98">
        <w:t xml:space="preserve">, 354-359. </w:t>
      </w:r>
    </w:p>
    <w:p w14:paraId="4ECB58A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im, K. A., Park, P. W., Kim, H. K. et al. (2005). Effect of quercetin on the pharmacokinetics of rosiglitazone, a cyp2c8 substrate, in healthy subjects. </w:t>
      </w:r>
      <w:r w:rsidRPr="002E2A98">
        <w:rPr>
          <w:i/>
        </w:rPr>
        <w:t>J Clin Pharmacol 45</w:t>
      </w:r>
      <w:r w:rsidRPr="002E2A98">
        <w:t>, 941-946. doi:10.1177/0091270005278407</w:t>
      </w:r>
    </w:p>
    <w:p w14:paraId="0F42E9F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im, S., Seo, J. D., Yun, Y. M. et al. (2022). Pharmacokinetics and genetic factors of atorvastatin in healthy korean subjects. </w:t>
      </w:r>
      <w:r w:rsidRPr="002E2A98">
        <w:rPr>
          <w:i/>
        </w:rPr>
        <w:t>Front Genet 13</w:t>
      </w:r>
      <w:r w:rsidRPr="002E2A98">
        <w:t>, 836970. doi:10.3389/fgene.2022.836970</w:t>
      </w:r>
    </w:p>
    <w:p w14:paraId="02466F15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ivisto, K. T., Kantola, T. and Neuvonen, P. J. (1998). Different effects of itraconazole on the pharmacokinetics of fluvastatin and lovastatin. </w:t>
      </w:r>
      <w:r w:rsidRPr="002E2A98">
        <w:rPr>
          <w:i/>
        </w:rPr>
        <w:t>Br J Clin Pharmacol 46</w:t>
      </w:r>
      <w:r w:rsidRPr="002E2A98">
        <w:t>, 49-53. doi:10.1046/j.1365-2125.1998.00034.x</w:t>
      </w:r>
    </w:p>
    <w:p w14:paraId="0F18138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ondratenko, S. N., Savelyeva, M. I., Kukes, V. G. et al. (2019). Experimental and clinical pharmacokinetics of fluoxetine and amitriptyline: Comparative analysis and possible methods of extrapolation. </w:t>
      </w:r>
      <w:r w:rsidRPr="002E2A98">
        <w:rPr>
          <w:i/>
        </w:rPr>
        <w:t>Bull Exp Biol Med 167</w:t>
      </w:r>
      <w:r w:rsidRPr="002E2A98">
        <w:t>, 356-362. doi:10.1007/s10517-019-04526-9</w:t>
      </w:r>
    </w:p>
    <w:p w14:paraId="513D069C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osoglou, T., Kumar, B., Statkevich, P. et al. (2015). Vorapaxar, an oral par-1 receptor antagonist, does not affect the pharmacokinetics of rosiglitazone. </w:t>
      </w:r>
      <w:r w:rsidRPr="002E2A98">
        <w:rPr>
          <w:i/>
        </w:rPr>
        <w:t>Clin Pharmacol Drug Dev 4</w:t>
      </w:r>
      <w:r w:rsidRPr="002E2A98">
        <w:t>, 56-62. doi:10.1002/cpdd.133</w:t>
      </w:r>
    </w:p>
    <w:p w14:paraId="2C286E21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oytchev, R., Ozalp, Y., Erenmemisoglu, A. et al. (2004). Bioequivalence study of atorvastatin tablets. </w:t>
      </w:r>
      <w:r w:rsidRPr="002E2A98">
        <w:rPr>
          <w:i/>
        </w:rPr>
        <w:t>Arzneimittelforschung 54</w:t>
      </w:r>
      <w:r w:rsidRPr="002E2A98">
        <w:t>, 573-577. doi:10.1055/s-0031-1297051</w:t>
      </w:r>
    </w:p>
    <w:p w14:paraId="597EF26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ropeit, D., von Richter, O., Stobernack, H. P. et al. (2018). Pharmacokinetics and safety of letermovir coadministered with cyclosporine a or tacrolimus in healthy subjects. </w:t>
      </w:r>
      <w:r w:rsidRPr="002E2A98">
        <w:rPr>
          <w:i/>
        </w:rPr>
        <w:t>Clin Pharmacol Drug Dev 7</w:t>
      </w:r>
      <w:r w:rsidRPr="002E2A98">
        <w:t>, 9-21. doi:10.1002/cpdd.388</w:t>
      </w:r>
    </w:p>
    <w:p w14:paraId="7D46EB76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umar, J. N., Devi, P., Narasu, L. et al. (2008). Effect of ciprofloxacin and ibuprofen on the in vitro metabolism of rosiglitazone and oral pharmacokinetics of rosiglitazone in healthy human volunteers. </w:t>
      </w:r>
      <w:r w:rsidRPr="002E2A98">
        <w:rPr>
          <w:i/>
        </w:rPr>
        <w:t>Eur J Drug Metab Pharmacokinet 33</w:t>
      </w:r>
      <w:r w:rsidRPr="002E2A98">
        <w:t>, 237-242. doi:10.1007/BF03190878</w:t>
      </w:r>
    </w:p>
    <w:p w14:paraId="5D5438D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umar, S. J., Prameela, D. and Mullangi, R. (2009). Effect of an antacid on the oral pharmacokinetics of rosiglitazone in healthy human volunteers. </w:t>
      </w:r>
      <w:r w:rsidRPr="002E2A98">
        <w:rPr>
          <w:i/>
        </w:rPr>
        <w:t xml:space="preserve">INDIAN </w:t>
      </w:r>
      <w:r w:rsidRPr="002E2A98">
        <w:rPr>
          <w:i/>
        </w:rPr>
        <w:t>JOURNAL OF PHARMACEUTICAL EDUCATION AND RESEARCH 43</w:t>
      </w:r>
      <w:r w:rsidRPr="002E2A98">
        <w:t xml:space="preserve">, 162-165. </w:t>
      </w:r>
    </w:p>
    <w:p w14:paraId="48499F81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won, K., Kim, M. H., Park, J. W. et al. (1995). Pharmacokinetics of two cyclosporine formulations using fpia and hplc assay in volunteers. </w:t>
      </w:r>
      <w:r w:rsidRPr="002E2A98">
        <w:rPr>
          <w:i/>
        </w:rPr>
        <w:t>Archives of Pharmacal Research 18</w:t>
      </w:r>
      <w:r w:rsidRPr="002E2A98">
        <w:t>, 385-390. doi:10.1007/bf02976340</w:t>
      </w:r>
    </w:p>
    <w:p w14:paraId="3F0F816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Kyrklund, C., Backman, J. T., Kivisto, K. T. et al. (2001). Plasma concentrations of active lovastatin acid are markedly increased by gemfibrozil but not by bezafibrate. </w:t>
      </w:r>
      <w:r w:rsidRPr="002E2A98">
        <w:rPr>
          <w:i/>
        </w:rPr>
        <w:t>Clin Pharmacol Ther 69</w:t>
      </w:r>
      <w:r w:rsidRPr="002E2A98">
        <w:t>, 340-345. doi:10.1067/mcp.2001.115542</w:t>
      </w:r>
    </w:p>
    <w:p w14:paraId="78C52AE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Lelawongs, P., Barone, J. A., Colaizzi, J. L. et al. (1988). Effect of food and gastric acidity on absorption of orally administered ketoconazole. </w:t>
      </w:r>
      <w:r w:rsidRPr="002E2A98">
        <w:rPr>
          <w:i/>
        </w:rPr>
        <w:t>Clin Pharm 7</w:t>
      </w:r>
      <w:r w:rsidRPr="002E2A98">
        <w:t xml:space="preserve">, 228-235. </w:t>
      </w:r>
    </w:p>
    <w:p w14:paraId="3FCCA78C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Lilja, J., Kivisto, K. and Neuvonen, P. (1999). Grapefruit juice increases serum concentrations of atorvastatin and has no effect on pravastatin. </w:t>
      </w:r>
      <w:r w:rsidRPr="002E2A98">
        <w:rPr>
          <w:i/>
        </w:rPr>
        <w:t>Clinical Pharmacology &amp; Therapeutics 66</w:t>
      </w:r>
      <w:r w:rsidRPr="002E2A98">
        <w:t>, 118-127. doi:10.1016/s0009-9236(99)90048-6</w:t>
      </w:r>
    </w:p>
    <w:p w14:paraId="578987BA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Liu, Y. M., Pu, H. H., Liu, G. Y. et al. (2010). Pharmacokinetics and bioequivalence evaluation of two different atorvastatin calcium 10-mg tablets: A single-dose, randomized-sequence, open-label, two-period crossover study in healthy fasted chinese adult males. </w:t>
      </w:r>
      <w:r w:rsidRPr="002E2A98">
        <w:rPr>
          <w:i/>
        </w:rPr>
        <w:t>Clin Ther 32</w:t>
      </w:r>
      <w:r w:rsidRPr="002E2A98">
        <w:t>, 1396-1407. doi:10.1016/j.clinthera.2010.07.004</w:t>
      </w:r>
    </w:p>
    <w:p w14:paraId="1FDBC4D5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a, L., Dong, J., Chen, X. J. et al. (2007). Development and validation of atorvastatin by lc–esi–ms and application in bioequivalence research in healthy chinese volunteers. </w:t>
      </w:r>
      <w:r w:rsidRPr="002E2A98">
        <w:rPr>
          <w:i/>
        </w:rPr>
        <w:t>Chromatographia 65</w:t>
      </w:r>
      <w:r w:rsidRPr="002E2A98">
        <w:t>, 737-741. doi:10.1365/s10337-007-0236-4</w:t>
      </w:r>
    </w:p>
    <w:p w14:paraId="1BCF997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annisto, P. T., Mantyla, R., Nykanen, S. et al. (1982). Impairing effect of food on ketoconazole absorption. </w:t>
      </w:r>
      <w:r w:rsidRPr="002E2A98">
        <w:rPr>
          <w:i/>
        </w:rPr>
        <w:t>Antimicrob Agents Chemother 21</w:t>
      </w:r>
      <w:r w:rsidRPr="002E2A98">
        <w:t>, 730-733. doi:10.1128/AAC.21.5.730</w:t>
      </w:r>
    </w:p>
    <w:p w14:paraId="761B09F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arcelin-Jimenez, G., Hernandez, J., Angeles, A. P. et al. (2004). Bioequivalence evaluation of two brands of ketoconazole tablets (onofin-k and nizoral) in a healthy female mexican population. </w:t>
      </w:r>
      <w:r w:rsidRPr="002E2A98">
        <w:rPr>
          <w:i/>
        </w:rPr>
        <w:t>Biopharm Drug Dispos 25</w:t>
      </w:r>
      <w:r w:rsidRPr="002E2A98">
        <w:t>, 203-209. doi:10.1002/bdd.399</w:t>
      </w:r>
    </w:p>
    <w:p w14:paraId="12477BE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azzu, A. L., Lasseter, K. C., Shamblen, E. C. et al. (2000). Itraconazole alters the pharmacokinetics of atorvastatin to a greater extent than either cerivastatin or pravastatin. </w:t>
      </w:r>
      <w:r w:rsidRPr="002E2A98">
        <w:rPr>
          <w:i/>
        </w:rPr>
        <w:t>Clin Pharmacol Ther 68</w:t>
      </w:r>
      <w:r w:rsidRPr="002E2A98">
        <w:t>, 391-400. doi:10.1067/mcp.2000.110537</w:t>
      </w:r>
    </w:p>
    <w:p w14:paraId="7B194A9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cCrea, J. B., Menzel, K., Adedoyin, A. et al. (2022). Drug-drug interaction of letermovir and atorvastatin in healthy participants. </w:t>
      </w:r>
      <w:r w:rsidRPr="002E2A98">
        <w:rPr>
          <w:i/>
        </w:rPr>
        <w:t>Clin Pharmacol Drug Dev 11</w:t>
      </w:r>
      <w:r w:rsidRPr="002E2A98">
        <w:t>, 420-428. doi:10.1002/cpdd.1071</w:t>
      </w:r>
    </w:p>
    <w:p w14:paraId="603FA4A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cKeand, W., Baird-Bellaire, S., Ermer, J. et al. (2018). A study of the potential interaction between bazedoxifene and atorvastatin in healthy postmenopausal women. </w:t>
      </w:r>
      <w:r w:rsidRPr="002E2A98">
        <w:rPr>
          <w:i/>
        </w:rPr>
        <w:t>Clin Pharmacol Drug Dev 7</w:t>
      </w:r>
      <w:r w:rsidRPr="002E2A98">
        <w:t>, 911-919. doi:10.1002/cpdd.458</w:t>
      </w:r>
    </w:p>
    <w:p w14:paraId="5C260B91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endoza, L., Hajduch, M., Plausinaitis, R. et al. (2006). Pharmacokinetic and bioequivalence testing of atorvastatin </w:t>
      </w:r>
      <w:r w:rsidRPr="002E2A98">
        <w:lastRenderedPageBreak/>
        <w:t xml:space="preserve">formulations in healthy male volunteers. </w:t>
      </w:r>
      <w:r w:rsidRPr="002E2A98">
        <w:rPr>
          <w:i/>
        </w:rPr>
        <w:t>Pharmazie 61</w:t>
      </w:r>
      <w:r w:rsidRPr="002E2A98">
        <w:t xml:space="preserve">, 805-806. </w:t>
      </w:r>
    </w:p>
    <w:p w14:paraId="13E572D5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enon, R., Tolbert, D. and Cefali, E. (2007). The comparative bioavailability of an extended-release niacin and lovastatin fixed dose combination tablet versus extended-release niacin tablet, lovastatin tablet and a combination of extended-release niacin tablet and lovastatin tablet. </w:t>
      </w:r>
      <w:r w:rsidRPr="002E2A98">
        <w:rPr>
          <w:i/>
        </w:rPr>
        <w:t>Biopharm Drug Dispos 28</w:t>
      </w:r>
      <w:r w:rsidRPr="002E2A98">
        <w:t>, 297-306. doi:10.1002/bdd.555</w:t>
      </w:r>
    </w:p>
    <w:p w14:paraId="39610F4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idha, K. K., Chakraborty, B. S., Schwede, R. et al. (1989). Comparative bioavailability of a new commercial tablet formulation and two lots of a reference formulation of haloperidol. </w:t>
      </w:r>
      <w:r w:rsidRPr="002E2A98">
        <w:rPr>
          <w:i/>
        </w:rPr>
        <w:t>J Pharm Sci 78</w:t>
      </w:r>
      <w:r w:rsidRPr="002E2A98">
        <w:t>, 443-447. doi:10.1002/jps.2600780603</w:t>
      </w:r>
    </w:p>
    <w:p w14:paraId="3B0C361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ignini, F., Tomassoni, D., Streccioni, V. et al. (2008). Pharmacokinetics and bioequivalence study of two tablet formulations of lovastatin in healthy volunteers. </w:t>
      </w:r>
      <w:r w:rsidRPr="002E2A98">
        <w:rPr>
          <w:i/>
        </w:rPr>
        <w:t>Clin Exp Hypertens 30</w:t>
      </w:r>
      <w:r w:rsidRPr="002E2A98">
        <w:t>, 95-108. doi:10.1080/10641960801944249</w:t>
      </w:r>
    </w:p>
    <w:p w14:paraId="4A5213E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iller, A. K., Inglis, A. M., Culkin, K. T. et al. (2001). The effect of acarbose on the pharmacokinetics of rosiglitazone. </w:t>
      </w:r>
      <w:r w:rsidRPr="002E2A98">
        <w:rPr>
          <w:i/>
        </w:rPr>
        <w:t>Eur J Clin Pharmacol 57</w:t>
      </w:r>
      <w:r w:rsidRPr="002E2A98">
        <w:t>, 105-109. doi:10.1007/s002280100275</w:t>
      </w:r>
    </w:p>
    <w:p w14:paraId="269E293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iller, A. K., DiCicco, R. A. and Freed, M. I. (2002). The effect of ranitidine on the pharmacokinetics of rosiglitazone in healthy adult male volunteers. </w:t>
      </w:r>
      <w:r w:rsidRPr="002E2A98">
        <w:rPr>
          <w:i/>
        </w:rPr>
        <w:t>Clin Ther 24</w:t>
      </w:r>
      <w:r w:rsidRPr="002E2A98">
        <w:t>, 1062-1071. doi:10.1016/s0149-2918(02)80019-4</w:t>
      </w:r>
    </w:p>
    <w:p w14:paraId="20D99CAA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oraes, M. O., Lerner, F. E., Corso, G. et al. (1999). Fluoxetine bioequivalence study: Quantification of fluoxetine and norfluoxetine by liquid chromatography coupled to mass spectrometry. </w:t>
      </w:r>
      <w:r w:rsidRPr="002E2A98">
        <w:rPr>
          <w:i/>
        </w:rPr>
        <w:t>J Clin Pharmacol 39</w:t>
      </w:r>
      <w:r w:rsidRPr="002E2A98">
        <w:t>, 1053-1061. doi:10.1177/00912709922011827</w:t>
      </w:r>
    </w:p>
    <w:p w14:paraId="53DD8BC8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Mueller, E. A., Kovarik, J. M., Koelle, E. U. et al. (1993). Pharmacokinetics of cyclosporine and multiple-dose diclofenac during coadministration. </w:t>
      </w:r>
      <w:r w:rsidRPr="002E2A98">
        <w:rPr>
          <w:i/>
        </w:rPr>
        <w:t>J Clin Pharmacol 33</w:t>
      </w:r>
      <w:r w:rsidRPr="002E2A98">
        <w:t>, 936-943. doi:10.1002/j.1552-4604.1993.tb01926.x</w:t>
      </w:r>
    </w:p>
    <w:p w14:paraId="45BC277E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Naik, H., Wu, J. T., Palmer, R. et al. (2012). The effects of febuxostat on the pharmacokinetic parameters of rosiglitazone, a cyp2c8 substrate. </w:t>
      </w:r>
      <w:r w:rsidRPr="002E2A98">
        <w:rPr>
          <w:i/>
        </w:rPr>
        <w:t>Br J Clin Pharmacol 74</w:t>
      </w:r>
      <w:r w:rsidRPr="002E2A98">
        <w:t>, 327-335. doi:10.1111/j.1365-2125.2012.04182.x</w:t>
      </w:r>
    </w:p>
    <w:p w14:paraId="3886416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Najib, N. M., Idkaidek, N., Beshtawi, M. et al. (2005). Bioequivalence evaluation of two brands of fluoxetine 20 mg capsules (flutin and prozac) in healthy human volunteers. </w:t>
      </w:r>
      <w:r w:rsidRPr="002E2A98">
        <w:rPr>
          <w:i/>
        </w:rPr>
        <w:t>Biopharm Drug Dispos 26</w:t>
      </w:r>
      <w:r w:rsidRPr="002E2A98">
        <w:t>, 243-247. doi:10.1002/bdd.456</w:t>
      </w:r>
    </w:p>
    <w:p w14:paraId="29B170B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Niemi, M., Backman, J. T., Granfors, M. et al. (2003). Gemfibrozil considerably increases the plasma concentrations of rosiglitazone. </w:t>
      </w:r>
      <w:r w:rsidRPr="002E2A98">
        <w:rPr>
          <w:i/>
        </w:rPr>
        <w:t>Diabetologia 46</w:t>
      </w:r>
      <w:r w:rsidRPr="002E2A98">
        <w:t>, 1319-1323. doi:10.1007/s00125-003-1181-x</w:t>
      </w:r>
    </w:p>
    <w:p w14:paraId="22371898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Niemi, M., Backman, J. T. and Neuvonen, P. J. (2004). Effects of trimethoprim and rifampin on the pharmacokinetics of the cytochrome p450 2c8 substrate rosiglitazone. </w:t>
      </w:r>
      <w:r w:rsidRPr="002E2A98">
        <w:rPr>
          <w:i/>
        </w:rPr>
        <w:t>Clin Pharmacol Ther 76</w:t>
      </w:r>
      <w:r w:rsidRPr="002E2A98">
        <w:t>, 239-249. doi:10.1016/j.clpt.2004.05.001</w:t>
      </w:r>
    </w:p>
    <w:p w14:paraId="2D8823AE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Ouellet, D., Hsu, A., Qian, J. et al. (1998). Effect of fluoxetine on pharmacokinetics of </w:t>
      </w:r>
      <w:r w:rsidRPr="002E2A98">
        <w:t xml:space="preserve">ritonavir. </w:t>
      </w:r>
      <w:r w:rsidRPr="002E2A98">
        <w:rPr>
          <w:i/>
        </w:rPr>
        <w:t>Antimicrob Agents Chemother 42</w:t>
      </w:r>
      <w:r w:rsidRPr="002E2A98">
        <w:t>, 3107-3112. doi:10.1128/AAC.42.12.3107</w:t>
      </w:r>
    </w:p>
    <w:p w14:paraId="4F28994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Palma-Aguirre, J. A., Gonzalez-Llaven, J., Flores-Murrieta, F. J. et al. (1997). Bioavailability of oral cyclosporine in healthy mexican volunteers: Evidence for interethnic variability. </w:t>
      </w:r>
      <w:r w:rsidRPr="002E2A98">
        <w:rPr>
          <w:i/>
        </w:rPr>
        <w:t>J Clin Pharmacol 37</w:t>
      </w:r>
      <w:r w:rsidRPr="002E2A98">
        <w:t>, 630-634. doi:10.1002/j.1552-4604.1997.tb04346.x</w:t>
      </w:r>
    </w:p>
    <w:p w14:paraId="48D0953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Paramanindita, A. S., Harahap, Y., Wijayanti, T. R. et al. (2021). Efficacy of deferasirox through bioequivalence study in indonesian healthy volunteer. </w:t>
      </w:r>
      <w:r w:rsidRPr="002E2A98">
        <w:rPr>
          <w:i/>
        </w:rPr>
        <w:t>Iranian Journal of Blood and Cancer 13</w:t>
      </w:r>
      <w:r w:rsidRPr="002E2A98">
        <w:t xml:space="preserve">, 48-53. </w:t>
      </w:r>
    </w:p>
    <w:p w14:paraId="0DCE901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Patino-Rodriguez, O., Martinez-Medina, R. M., Torres-Roque, I. et al. (2015). Absence of a significant pharmacokinetic interaction between atorvastatin and fenofibrate: A randomized, crossover, study of a fixed-dose formulation in healthy mexican subjects. </w:t>
      </w:r>
      <w:r w:rsidRPr="002E2A98">
        <w:rPr>
          <w:i/>
        </w:rPr>
        <w:t>Front Pharmacol 6</w:t>
      </w:r>
      <w:r w:rsidRPr="002E2A98">
        <w:t>, 4. doi:10.3389/fphar.2015.00004</w:t>
      </w:r>
    </w:p>
    <w:p w14:paraId="44D2E1E6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Pham, P. A., la Porte, C. J., Lee, L. S. et al. (2009). Differential effects of tipranavir plus ritonavir on atorvastatin or rosuvastatin pharmacokinetics in healthy volunteers. </w:t>
      </w:r>
      <w:r w:rsidRPr="002E2A98">
        <w:rPr>
          <w:i/>
        </w:rPr>
        <w:t>Antimicrob Agents Chemother 53</w:t>
      </w:r>
      <w:r w:rsidRPr="002E2A98">
        <w:t>, 4385-4392. doi:10.1128/AAC.00449-09</w:t>
      </w:r>
    </w:p>
    <w:p w14:paraId="043E096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Radwanski, E., Perentesis, G., Symchowicz, S. et al. (1989). Single and multiple dose pharmacokinetic evaluation of flutamide in normal geriatric volunteers. </w:t>
      </w:r>
      <w:r w:rsidRPr="002E2A98">
        <w:rPr>
          <w:i/>
        </w:rPr>
        <w:t>J Clin Pharmacol 29</w:t>
      </w:r>
      <w:r w:rsidRPr="002E2A98">
        <w:t>, 554-558. doi:10.1002/j.1552-4604.1989.tb03381.x</w:t>
      </w:r>
    </w:p>
    <w:p w14:paraId="7244226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Rao, M. N., Mullangi, R., Katneni, K. et al. (2002). Lack of effect of sucralfate on the absorption and pharmacokinetics of rosiglitazone. </w:t>
      </w:r>
      <w:r w:rsidRPr="002E2A98">
        <w:rPr>
          <w:i/>
        </w:rPr>
        <w:t>J Clin Pharmacol 42</w:t>
      </w:r>
      <w:r w:rsidRPr="002E2A98">
        <w:t>, 670-675. doi:10.1177/00970002042006010</w:t>
      </w:r>
    </w:p>
    <w:p w14:paraId="2BCDC21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aha, S. K., Chowdhury, A. A. and Bachar, S. C. (2014). Pharmacokinetics study of pioglitazone (30 mg) tablets in healthy volunteers. </w:t>
      </w:r>
      <w:r w:rsidRPr="002E2A98">
        <w:rPr>
          <w:i/>
        </w:rPr>
        <w:t>Dhaka University Journal of Pharmaceutical Sciences 13</w:t>
      </w:r>
      <w:r w:rsidRPr="002E2A98">
        <w:t xml:space="preserve">, 181-186. </w:t>
      </w:r>
    </w:p>
    <w:p w14:paraId="78066EE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chafer-Korting, M., Korting, H. C., Dorn, M. et al. (1984). Ketoconazole concentrations in human skin blister fluid and plasma. </w:t>
      </w:r>
      <w:r w:rsidRPr="002E2A98">
        <w:rPr>
          <w:i/>
        </w:rPr>
        <w:t>Int J Clin Pharmacol Ther Toxicol 22</w:t>
      </w:r>
      <w:r w:rsidRPr="002E2A98">
        <w:t xml:space="preserve">, 371-374. </w:t>
      </w:r>
    </w:p>
    <w:p w14:paraId="07C429C9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chwartz, J. I., Stroh, M., Gao, B. et al. (2009). Effects of laropiprant, a selective prostaglandin d(2) receptor 1 antagonist, on the pharmacokinetics of rosiglitazone. </w:t>
      </w:r>
      <w:r w:rsidRPr="002E2A98">
        <w:rPr>
          <w:i/>
        </w:rPr>
        <w:t>Cardiovasc Ther 27</w:t>
      </w:r>
      <w:r w:rsidRPr="002E2A98">
        <w:t>, 239-245. doi:10.1111/j.1755-5922.2009.00104.x</w:t>
      </w:r>
    </w:p>
    <w:p w14:paraId="777A79D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echaud, R., Dutreix, C., Balez, S. et al. (2008). Relative bioavailability of deferasirox tablets administered without dispersion and dispersed in various drinks. </w:t>
      </w:r>
      <w:r w:rsidRPr="002E2A98">
        <w:rPr>
          <w:i/>
        </w:rPr>
        <w:t>Int J Clin Pharmacol Ther 46</w:t>
      </w:r>
      <w:r w:rsidRPr="002E2A98">
        <w:t>, 102-108. doi:10.5414/cpp46102</w:t>
      </w:r>
    </w:p>
    <w:p w14:paraId="58550218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echaud, R., Dumortier, T. and Balez, S. (2009). Deferasirox does not induce qt/qtc-prolongation in healthy subjects. </w:t>
      </w:r>
      <w:r w:rsidRPr="002E2A98">
        <w:rPr>
          <w:i/>
        </w:rPr>
        <w:t>Int J Clin Pharmacol Ther 47</w:t>
      </w:r>
      <w:r w:rsidRPr="002E2A98">
        <w:t>, 321-327. doi:10.5414/cpp47321</w:t>
      </w:r>
    </w:p>
    <w:p w14:paraId="17E3232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haefer, M. S., Rossi, S. J., McGuire, T. R. et al. (1995). Evaluation of the pharmacokinetic interaction between cimetidine or famotidine and cyclosporine in healthy men. </w:t>
      </w:r>
      <w:r w:rsidRPr="002E2A98">
        <w:rPr>
          <w:i/>
        </w:rPr>
        <w:t>Ann Pharmacother 29</w:t>
      </w:r>
      <w:r w:rsidRPr="002E2A98">
        <w:t>, 1088-1091. doi:10.1177/106002809502901102</w:t>
      </w:r>
    </w:p>
    <w:p w14:paraId="587CA921" w14:textId="77777777" w:rsidR="002E2A98" w:rsidRPr="002E2A98" w:rsidRDefault="002E2A98" w:rsidP="002E2A98">
      <w:pPr>
        <w:pStyle w:val="EndNoteBibliography"/>
        <w:ind w:left="720" w:hanging="720"/>
      </w:pPr>
      <w:r w:rsidRPr="002E2A98">
        <w:lastRenderedPageBreak/>
        <w:t xml:space="preserve">Shi, S., Liu, Y., Wu, J. et al. (2010). Comparative bioavailability and tolerability of a single 20-mg dose of two fluoxetine hydrochloride dispersible tablet formulations in fasting, healthy chinese male volunteers: An open-label, randomized-sequence, two-period crossover study. </w:t>
      </w:r>
      <w:r w:rsidRPr="002E2A98">
        <w:rPr>
          <w:i/>
        </w:rPr>
        <w:t>Clin Ther 32</w:t>
      </w:r>
      <w:r w:rsidRPr="002E2A98">
        <w:t>, 1977-1986. doi:10.1016/j.clinthera.2010.10.003</w:t>
      </w:r>
    </w:p>
    <w:p w14:paraId="5924A05E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kerjanec, A., Wang, J., Maren, K. et al. (2010). Investigation of the pharmacokinetic interactions of deferasirox, a once-daily oral iron chelator, with midazolam, rifampin, and repaglinide in healthy volunteers. </w:t>
      </w:r>
      <w:r w:rsidRPr="002E2A98">
        <w:rPr>
          <w:i/>
        </w:rPr>
        <w:t>J Clin Pharmacol 50</w:t>
      </w:r>
      <w:r w:rsidRPr="002E2A98">
        <w:t>, 205-213. doi:10.1177/0091270009340418</w:t>
      </w:r>
    </w:p>
    <w:p w14:paraId="06C173E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ohail, M., Ahmad, M. and Minhas, M. U. (2016). Single dose pharmacokinetics of atorvastatin oral formulations using a simple hplc-uv method. </w:t>
      </w:r>
      <w:r w:rsidRPr="002E2A98">
        <w:rPr>
          <w:i/>
        </w:rPr>
        <w:t>Pak J Pharm Sci 29</w:t>
      </w:r>
      <w:r w:rsidRPr="002E2A98">
        <w:t xml:space="preserve">, 1151-1154. </w:t>
      </w:r>
    </w:p>
    <w:p w14:paraId="2713509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olomon, W. D. S., Selvan, P. S., Gowda, K. Y. et al. (2007). Evaluation of bioequivalence of two formulations containing 200 mg of ketoconazole. </w:t>
      </w:r>
      <w:r w:rsidRPr="002E2A98">
        <w:rPr>
          <w:i/>
        </w:rPr>
        <w:t>Asian Journal of Chemistry 19</w:t>
      </w:r>
      <w:r w:rsidRPr="002E2A98">
        <w:t xml:space="preserve">, 5365-5371. </w:t>
      </w:r>
    </w:p>
    <w:p w14:paraId="06908943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Sripalakit, P., Maphanta, S., Neamhom, P. et al. (2007). Comparative study on the bioequivalence of two formulations of pioglitazone tablet in healthy thai male volunteers. </w:t>
      </w:r>
      <w:r w:rsidRPr="002E2A98">
        <w:rPr>
          <w:i/>
        </w:rPr>
        <w:t>Drug Dev Ind Pharm 33</w:t>
      </w:r>
      <w:r w:rsidRPr="002E2A98">
        <w:t>, 1362-1368. doi:10.1080/03639040701484155</w:t>
      </w:r>
    </w:p>
    <w:p w14:paraId="0046526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Teng, R., Mitchell, P. D. and Butler, K. A. (2013). Pharmacokinetic interaction studies of co-administration of ticagrelor and atorvastatin or simvastatin in healthy volunteers. </w:t>
      </w:r>
      <w:r w:rsidRPr="002E2A98">
        <w:rPr>
          <w:i/>
        </w:rPr>
        <w:t>Eur J Clin Pharmacol 69</w:t>
      </w:r>
      <w:r w:rsidRPr="002E2A98">
        <w:t>, 477-487. doi:10.1007/s00228-012-1369-4</w:t>
      </w:r>
    </w:p>
    <w:p w14:paraId="1D7A00E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Tornio, A., Vakkilainen, J., Neuvonen, M. et al. (2015). Slco1b1 polymorphism markedly affects the pharmacokinetics of lovastatin acid. </w:t>
      </w:r>
      <w:r w:rsidRPr="002E2A98">
        <w:rPr>
          <w:i/>
        </w:rPr>
        <w:t>Pharmacogenet Genomics 25</w:t>
      </w:r>
      <w:r w:rsidRPr="002E2A98">
        <w:t>, 382-387. doi:10.1097/FPC.0000000000000148</w:t>
      </w:r>
    </w:p>
    <w:p w14:paraId="48ED73B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Vaidyanathan, S., Maboudian, M., Warren, V. et al. (2008). A study of the pharmacokinetic interactions of the direct renin inhibitor aliskiren with metformin, pioglitazone and fenofibrate in healthy subjects. </w:t>
      </w:r>
      <w:r w:rsidRPr="002E2A98">
        <w:rPr>
          <w:i/>
        </w:rPr>
        <w:t>Curr Med Res Opin 24</w:t>
      </w:r>
      <w:r w:rsidRPr="002E2A98">
        <w:t>, 2313-2326. doi:10.1185/03007990802259354</w:t>
      </w:r>
    </w:p>
    <w:p w14:paraId="12D95A4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Van Den Abeele, J., Kostantini, C., Barker, R. et al. (2020). The effect of reduced gastric acid secretion on the gastrointestinal disposition of a ritonavir amorphous solid dispersion in fasted healthy volunteers: An in vivo - in vitro investigation. </w:t>
      </w:r>
      <w:r w:rsidRPr="002E2A98">
        <w:rPr>
          <w:i/>
        </w:rPr>
        <w:t>Eur J Pharm Sci 151</w:t>
      </w:r>
      <w:r w:rsidRPr="002E2A98">
        <w:t>, 105377. doi:10.1016/j.ejps.2020.105377</w:t>
      </w:r>
    </w:p>
    <w:p w14:paraId="0505D45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Vella, S. and Floridia, M. (1998). Saquinavir. Clinical pharmacology and efficacy. </w:t>
      </w:r>
      <w:r w:rsidRPr="002E2A98">
        <w:rPr>
          <w:i/>
        </w:rPr>
        <w:t>Clin Pharmacokinet 34</w:t>
      </w:r>
      <w:r w:rsidRPr="002E2A98">
        <w:t>, 189-201. doi:10.2165/00003088-199834030-00002</w:t>
      </w:r>
    </w:p>
    <w:p w14:paraId="6347D0B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Wittayalertpanya, S., Chompootaweep, S., Thaworn, N. et al. (2010). Pharmacokinetic and bioequivalence study of an oral 8 mg dose of rosiglitazone tablets in thai healthy volunteers. </w:t>
      </w:r>
      <w:r w:rsidRPr="002E2A98">
        <w:rPr>
          <w:i/>
        </w:rPr>
        <w:t>Journal of the Medical Association of Thailand 93</w:t>
      </w:r>
      <w:r w:rsidRPr="002E2A98">
        <w:t xml:space="preserve">, 722-728. </w:t>
      </w:r>
    </w:p>
    <w:p w14:paraId="7D855F7D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Wring, S., Murphy, G., Atiee, G. et al. (2018). Lack of impact by scy-078, a first-in-class oral </w:t>
      </w:r>
      <w:r w:rsidRPr="002E2A98">
        <w:t xml:space="preserve">fungicidal glucan synthase inhibitor, on the pharmacokinetics of rosiglitazone, a substrate for cyp450 2c8, supports the low risk for clinically relevant metabolic drug-drug interactions. </w:t>
      </w:r>
      <w:r w:rsidRPr="002E2A98">
        <w:rPr>
          <w:i/>
        </w:rPr>
        <w:t>J Clin Pharmacol 58</w:t>
      </w:r>
      <w:r w:rsidRPr="002E2A98">
        <w:t>, 1305-1313. doi:10.1002/jcph.1146</w:t>
      </w:r>
    </w:p>
    <w:p w14:paraId="4016308A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oung, D., Midha, K. K., Fossler, M. J. et al. (1993). Effect of quinidine on the interconversion kinetics between haloperidol and reduced haloperidol in humans: Implications for the involvement of cytochrome p450iid6. </w:t>
      </w:r>
      <w:r w:rsidRPr="002E2A98">
        <w:rPr>
          <w:i/>
        </w:rPr>
        <w:t>Eur J Clin Pharmacol 44</w:t>
      </w:r>
      <w:r w:rsidRPr="002E2A98">
        <w:t>, 433-438. doi:10.1007/BF00315539</w:t>
      </w:r>
    </w:p>
    <w:p w14:paraId="72E141A7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oung, M. A., Lettis, S. and Eastmond, R. (1998a). Coadministration of acetaminophen and troglitazone: Pharmacokinetics and safety. </w:t>
      </w:r>
      <w:r w:rsidRPr="002E2A98">
        <w:rPr>
          <w:i/>
        </w:rPr>
        <w:t>J Clin Pharmacol 38</w:t>
      </w:r>
      <w:r w:rsidRPr="002E2A98">
        <w:t xml:space="preserve">, 819-824. </w:t>
      </w:r>
    </w:p>
    <w:p w14:paraId="6FDC3DCF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oung, M. A., Lettis, S. and Eastmond, R. (1998b). Improvement in the gastrointestinal absorption of troglitazone when taken with, or shortly after, food. </w:t>
      </w:r>
      <w:r w:rsidRPr="002E2A98">
        <w:rPr>
          <w:i/>
        </w:rPr>
        <w:t>Br J Clin Pharmacol 45</w:t>
      </w:r>
      <w:r w:rsidRPr="002E2A98">
        <w:t>, 31-35. doi:10.1046/j.1365-2125.1998.00653.x</w:t>
      </w:r>
    </w:p>
    <w:p w14:paraId="4ABA4635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oung, M. A., Lettis, S. and Eastmond, R. (1998c). Concomitant administration of cholestyramine influences the absorption of troglitazone. </w:t>
      </w:r>
      <w:r w:rsidRPr="002E2A98">
        <w:rPr>
          <w:i/>
        </w:rPr>
        <w:t>Br J Clin Pharmacol 45</w:t>
      </w:r>
      <w:r w:rsidRPr="002E2A98">
        <w:t>, 37-40. doi:10.1046/j.1365-2125.1998.00645.x</w:t>
      </w:r>
    </w:p>
    <w:p w14:paraId="24601B1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uen, K. H., Wong, J. W., Billa, N. et al. (1999). Comparative bioavailability study of two ketoconazole tablet preparations. </w:t>
      </w:r>
      <w:r w:rsidRPr="002E2A98">
        <w:rPr>
          <w:i/>
        </w:rPr>
        <w:t>Med J Malaysia 54</w:t>
      </w:r>
      <w:r w:rsidRPr="002E2A98">
        <w:t xml:space="preserve">, 482-486. </w:t>
      </w:r>
    </w:p>
    <w:p w14:paraId="5671A7C2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un, J. Y., Kim, B.-H., Lee, J. H. et al. (2016). Screening study for genetic polymorphisms affecting pharmacokinetics of pioglitazone. </w:t>
      </w:r>
      <w:r w:rsidRPr="002E2A98">
        <w:rPr>
          <w:i/>
        </w:rPr>
        <w:t>Translational and Clinical Pharmacology 24</w:t>
      </w:r>
      <w:r w:rsidRPr="002E2A98">
        <w:t xml:space="preserve">, 194-202. </w:t>
      </w:r>
    </w:p>
    <w:p w14:paraId="669AEE34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un, M. H., Kwon, J. T. and Kwon, K. I. (2005). Pharmacokinetics and bioequivalence of haloperidol tablet by liquid chromatographic mass spectrometry with electrospray ionization. </w:t>
      </w:r>
      <w:r w:rsidRPr="002E2A98">
        <w:rPr>
          <w:i/>
        </w:rPr>
        <w:t>Arch Pharm Res 28</w:t>
      </w:r>
      <w:r w:rsidRPr="002E2A98">
        <w:t>, 488-492. doi:10.1007/BF02977681</w:t>
      </w:r>
    </w:p>
    <w:p w14:paraId="045E0040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Yusuf, A., Al-Gaai, E. and Hammami, M. M. (2006). Bioequivalence evaluation of two rosiglitazone tablet formulations. </w:t>
      </w:r>
      <w:r w:rsidRPr="002E2A98">
        <w:rPr>
          <w:i/>
        </w:rPr>
        <w:t>Arzneimittelforschung 56</w:t>
      </w:r>
      <w:r w:rsidRPr="002E2A98">
        <w:t>, 740-743. doi:10.1055/s-0031-1296784</w:t>
      </w:r>
    </w:p>
    <w:p w14:paraId="469E739B" w14:textId="77777777" w:rsidR="002E2A98" w:rsidRPr="002E2A98" w:rsidRDefault="002E2A98" w:rsidP="002E2A98">
      <w:pPr>
        <w:pStyle w:val="EndNoteBibliography"/>
        <w:ind w:left="720" w:hanging="720"/>
      </w:pPr>
      <w:r w:rsidRPr="002E2A98">
        <w:t xml:space="preserve">Zhou, L. X., Finley, D. K., Hassell, A. E. et al. (1995). Pharmacokinetic interaction between isradipine and lovastatin in normal, female and male volunteers. </w:t>
      </w:r>
      <w:r w:rsidRPr="002E2A98">
        <w:rPr>
          <w:i/>
        </w:rPr>
        <w:t>Journal of Pharmacology and Experimental Therapeutics 273</w:t>
      </w:r>
      <w:r w:rsidRPr="002E2A98">
        <w:t xml:space="preserve">, 121-127. </w:t>
      </w:r>
    </w:p>
    <w:p w14:paraId="73EE81CC" w14:textId="169E0124" w:rsidR="003D0DFB" w:rsidRPr="00D46F96" w:rsidRDefault="00760E3A" w:rsidP="00760E3A">
      <w:pPr>
        <w:ind w:firstLine="0"/>
        <w:rPr>
          <w:sz w:val="14"/>
          <w:szCs w:val="18"/>
        </w:rPr>
      </w:pPr>
      <w:r w:rsidRPr="00D46F96">
        <w:rPr>
          <w:sz w:val="14"/>
          <w:szCs w:val="18"/>
        </w:rPr>
        <w:fldChar w:fldCharType="end"/>
      </w:r>
      <w:r w:rsidR="00D07276" w:rsidRPr="00D46F96">
        <w:rPr>
          <w:sz w:val="14"/>
          <w:szCs w:val="18"/>
        </w:rPr>
        <w:fldChar w:fldCharType="begin">
          <w:fldData xml:space="preserve">Y29sb2d5PC9rZXl3b3JkPjxrZXl3b3JkPk1hbGU8L2tleXdvcmQ+PGtleXdvcmQ+UHJhdmFzdGF0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</w:fldData>
        </w:fldChar>
      </w:r>
      <w:r w:rsidR="00D46F96" w:rsidRPr="00D46F96">
        <w:rPr>
          <w:sz w:val="14"/>
          <w:szCs w:val="18"/>
        </w:rPr>
        <w:instrText xml:space="preserve"> ADDIN EN.CITE </w:instrText>
      </w:r>
      <w:r w:rsidR="00D46F96" w:rsidRPr="00D46F96">
        <w:rPr>
          <w:sz w:val="14"/>
          <w:szCs w:val="18"/>
        </w:rPr>
        <w:fldChar w:fldCharType="begin">
          <w:fldData xml:space="preserve">PEVuZE5vdGU+PENpdGUgSGlkZGVuPSIxIj48QXV0aG9yPkFuZGVyc29uPC9BdXRob3I+PFllYXI+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D46F96" w:rsidRPr="00D46F96">
        <w:rPr>
          <w:sz w:val="14"/>
          <w:szCs w:val="18"/>
        </w:rPr>
        <w:fldChar w:fldCharType="begin">
          <w:fldData xml:space="preserve">Y29sb2d5PC9rZXl3b3JkPjxrZXl3b3JkPk1hbGU8L2tleXdvcmQ+PGtleXdvcmQ+UHJhdmFzdGF0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000000">
        <w:rPr>
          <w:sz w:val="14"/>
          <w:szCs w:val="18"/>
        </w:rPr>
      </w:r>
      <w:r w:rsidR="00000000">
        <w:rPr>
          <w:sz w:val="14"/>
          <w:szCs w:val="18"/>
        </w:rPr>
        <w:fldChar w:fldCharType="separate"/>
      </w:r>
      <w:r w:rsidR="00D07276" w:rsidRPr="00D46F96">
        <w:rPr>
          <w:sz w:val="14"/>
          <w:szCs w:val="18"/>
        </w:rPr>
        <w:fldChar w:fldCharType="end"/>
      </w:r>
      <w:r w:rsidRPr="00D46F96">
        <w:rPr>
          <w:sz w:val="14"/>
          <w:szCs w:val="18"/>
        </w:rPr>
        <w:t xml:space="preserve"> </w:t>
      </w:r>
    </w:p>
    <w:p w14:paraId="42AE793C" w14:textId="77777777" w:rsidR="00760E3A" w:rsidRPr="00D46F96" w:rsidRDefault="00760E3A" w:rsidP="00760E3A">
      <w:pPr>
        <w:ind w:firstLine="0"/>
        <w:rPr>
          <w:sz w:val="14"/>
          <w:szCs w:val="18"/>
        </w:rPr>
      </w:pPr>
    </w:p>
    <w:p w14:paraId="1E9E79ED" w14:textId="114CAEE8" w:rsidR="00760E3A" w:rsidRPr="00D46F96" w:rsidRDefault="00D07276" w:rsidP="00760E3A">
      <w:pPr>
        <w:ind w:firstLine="0"/>
        <w:rPr>
          <w:sz w:val="14"/>
          <w:szCs w:val="18"/>
        </w:rPr>
      </w:pPr>
      <w:r w:rsidRPr="00D46F96">
        <w:rPr>
          <w:sz w:val="14"/>
          <w:szCs w:val="18"/>
        </w:rPr>
        <w:fldChar w:fldCharType="begin">
          <w:fldData xml:space="preserve">eXdvcmQ+QWJzb3JwdGlvbjwva2V5d29yZD48a2V5d29yZD5BZG1pbmlzdHJhdGlvbiwgT3JhbDwv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</w:fldData>
        </w:fldChar>
      </w:r>
      <w:r w:rsidR="00D46F96" w:rsidRPr="00D46F96">
        <w:rPr>
          <w:sz w:val="14"/>
          <w:szCs w:val="18"/>
        </w:rPr>
        <w:instrText xml:space="preserve"> ADDIN EN.CITE </w:instrText>
      </w:r>
      <w:r w:rsidR="00D46F96" w:rsidRPr="00D46F96">
        <w:rPr>
          <w:sz w:val="14"/>
          <w:szCs w:val="18"/>
        </w:rPr>
        <w:fldChar w:fldCharType="begin">
          <w:fldData xml:space="preserve">PEVuZE5vdGU+PENpdGUgSGlkZGVuPSIxIj48QXV0aG9yPktyb3BlaXQ8L0F1dGhvcj48WWVhcj4y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D46F96" w:rsidRPr="00D46F96">
        <w:rPr>
          <w:sz w:val="14"/>
          <w:szCs w:val="18"/>
        </w:rPr>
        <w:fldChar w:fldCharType="begin">
          <w:fldData xml:space="preserve">WWVhcj4xOTk5PC9ZZWFyPjxSZWNOdW0+ODI5PC9SZWNOdW0+PHJlY29yZD48cmVjLW51bWJlcj44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D46F96" w:rsidRPr="00D46F96">
        <w:rPr>
          <w:sz w:val="14"/>
          <w:szCs w:val="18"/>
        </w:rPr>
        <w:fldChar w:fldCharType="begin">
          <w:fldData xml:space="preserve">PjxkYXRlPkp1bDwvZGF0ZT48L3B1Yi1kYXRlcz48L2RhdGVzPjxpc2JuPjAxNDItMjc4MiAoUHJp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D46F96" w:rsidRPr="00D46F96">
        <w:rPr>
          <w:sz w:val="14"/>
          <w:szCs w:val="18"/>
        </w:rPr>
        <w:fldChar w:fldCharType="begin">
          <w:fldData xml:space="preserve">cj5DYXJpZ25hbiwgRy48L2F1dGhvcj48YXV0aG9yPkNvb3BlciwgQy48L2F1dGhvcj48YXV0aG9y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D46F96" w:rsidRPr="00D46F96">
        <w:rPr>
          <w:sz w:val="14"/>
          <w:szCs w:val="18"/>
        </w:rPr>
        <w:fldChar w:fldCharType="begin">
          <w:fldData xml:space="preserve">bmFsbmQuIG1pa2tvLm5pZW1pQGhlbHNpbmtpLmZpPC9hdXRoLWFkZHJlc3M+PHRpdGxlcz48dGl0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D46F96" w:rsidRPr="00D46F96">
        <w:rPr>
          <w:sz w:val="14"/>
          <w:szCs w:val="18"/>
        </w:rPr>
        <w:fldChar w:fldCharType="begin">
          <w:fldData xml:space="preserve">eXdvcmQ+QWJzb3JwdGlvbjwva2V5d29yZD48a2V5d29yZD5BZG1pbmlzdHJhdGlvbiwgT3JhbDwv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</w:fldData>
        </w:fldChar>
      </w:r>
      <w:r w:rsidR="00D46F96" w:rsidRPr="00D46F96">
        <w:rPr>
          <w:sz w:val="14"/>
          <w:szCs w:val="18"/>
        </w:rPr>
        <w:instrText xml:space="preserve"> ADDIN EN.CITE.DATA </w:instrText>
      </w:r>
      <w:r w:rsidR="00D46F96" w:rsidRPr="00D46F96">
        <w:rPr>
          <w:sz w:val="14"/>
          <w:szCs w:val="18"/>
        </w:rPr>
      </w:r>
      <w:r w:rsidR="00D46F96" w:rsidRPr="00D46F96">
        <w:rPr>
          <w:sz w:val="14"/>
          <w:szCs w:val="18"/>
        </w:rPr>
        <w:fldChar w:fldCharType="end"/>
      </w:r>
      <w:r w:rsidR="00000000">
        <w:rPr>
          <w:sz w:val="14"/>
          <w:szCs w:val="18"/>
        </w:rPr>
      </w:r>
      <w:r w:rsidR="00000000">
        <w:rPr>
          <w:sz w:val="14"/>
          <w:szCs w:val="18"/>
        </w:rPr>
        <w:fldChar w:fldCharType="separate"/>
      </w:r>
      <w:r w:rsidRPr="00D46F96">
        <w:rPr>
          <w:sz w:val="14"/>
          <w:szCs w:val="18"/>
        </w:rPr>
        <w:fldChar w:fldCharType="end"/>
      </w:r>
    </w:p>
    <w:sectPr w:rsidR="00760E3A" w:rsidRPr="00D46F96" w:rsidSect="00C46BCF">
      <w:pgSz w:w="11906" w:h="16838"/>
      <w:pgMar w:top="1417" w:right="1417" w:bottom="1417" w:left="1417" w:header="708" w:footer="708" w:gutter="0"/>
      <w:cols w:num="2"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LTEX6 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zpp0edctes5uepsdw5ws9iw00wepeesax2&quot;&gt;Gut Liver Axis 2&lt;record-ids&gt;&lt;item&gt;617&lt;/item&gt;&lt;item&gt;628&lt;/item&gt;&lt;item&gt;629&lt;/item&gt;&lt;item&gt;633&lt;/item&gt;&lt;item&gt;635&lt;/item&gt;&lt;item&gt;638&lt;/item&gt;&lt;item&gt;642&lt;/item&gt;&lt;item&gt;745&lt;/item&gt;&lt;item&gt;747&lt;/item&gt;&lt;item&gt;748&lt;/item&gt;&lt;item&gt;749&lt;/item&gt;&lt;item&gt;750&lt;/item&gt;&lt;item&gt;751&lt;/item&gt;&lt;item&gt;753&lt;/item&gt;&lt;item&gt;755&lt;/item&gt;&lt;item&gt;757&lt;/item&gt;&lt;item&gt;758&lt;/item&gt;&lt;item&gt;759&lt;/item&gt;&lt;item&gt;760&lt;/item&gt;&lt;item&gt;761&lt;/item&gt;&lt;item&gt;762&lt;/item&gt;&lt;item&gt;764&lt;/item&gt;&lt;item&gt;765&lt;/item&gt;&lt;item&gt;766&lt;/item&gt;&lt;item&gt;768&lt;/item&gt;&lt;item&gt;769&lt;/item&gt;&lt;item&gt;773&lt;/item&gt;&lt;item&gt;776&lt;/item&gt;&lt;item&gt;779&lt;/item&gt;&lt;item&gt;783&lt;/item&gt;&lt;item&gt;784&lt;/item&gt;&lt;item&gt;791&lt;/item&gt;&lt;item&gt;811&lt;/item&gt;&lt;item&gt;814&lt;/item&gt;&lt;item&gt;818&lt;/item&gt;&lt;item&gt;819&lt;/item&gt;&lt;item&gt;827&lt;/item&gt;&lt;item&gt;828&lt;/item&gt;&lt;item&gt;829&lt;/item&gt;&lt;item&gt;830&lt;/item&gt;&lt;item&gt;836&lt;/item&gt;&lt;item&gt;838&lt;/item&gt;&lt;item&gt;840&lt;/item&gt;&lt;item&gt;845&lt;/item&gt;&lt;item&gt;847&lt;/item&gt;&lt;item&gt;863&lt;/item&gt;&lt;item&gt;870&lt;/item&gt;&lt;item&gt;872&lt;/item&gt;&lt;item&gt;874&lt;/item&gt;&lt;item&gt;876&lt;/item&gt;&lt;item&gt;878&lt;/item&gt;&lt;item&gt;885&lt;/item&gt;&lt;item&gt;886&lt;/item&gt;&lt;item&gt;887&lt;/item&gt;&lt;item&gt;889&lt;/item&gt;&lt;item&gt;915&lt;/item&gt;&lt;item&gt;916&lt;/item&gt;&lt;item&gt;917&lt;/item&gt;&lt;item&gt;918&lt;/item&gt;&lt;item&gt;920&lt;/item&gt;&lt;item&gt;922&lt;/item&gt;&lt;item&gt;923&lt;/item&gt;&lt;item&gt;924&lt;/item&gt;&lt;item&gt;925&lt;/item&gt;&lt;item&gt;926&lt;/item&gt;&lt;item&gt;927&lt;/item&gt;&lt;item&gt;928&lt;/item&gt;&lt;item&gt;929&lt;/item&gt;&lt;item&gt;930&lt;/item&gt;&lt;item&gt;931&lt;/item&gt;&lt;item&gt;932&lt;/item&gt;&lt;item&gt;938&lt;/item&gt;&lt;item&gt;941&lt;/item&gt;&lt;item&gt;942&lt;/item&gt;&lt;item&gt;944&lt;/item&gt;&lt;item&gt;945&lt;/item&gt;&lt;item&gt;948&lt;/item&gt;&lt;item&gt;951&lt;/item&gt;&lt;item&gt;952&lt;/item&gt;&lt;item&gt;954&lt;/item&gt;&lt;item&gt;956&lt;/item&gt;&lt;item&gt;959&lt;/item&gt;&lt;item&gt;960&lt;/item&gt;&lt;item&gt;961&lt;/item&gt;&lt;item&gt;963&lt;/item&gt;&lt;item&gt;965&lt;/item&gt;&lt;item&gt;966&lt;/item&gt;&lt;item&gt;967&lt;/item&gt;&lt;item&gt;968&lt;/item&gt;&lt;item&gt;969&lt;/item&gt;&lt;item&gt;970&lt;/item&gt;&lt;item&gt;980&lt;/item&gt;&lt;item&gt;983&lt;/item&gt;&lt;item&gt;987&lt;/item&gt;&lt;item&gt;988&lt;/item&gt;&lt;item&gt;991&lt;/item&gt;&lt;item&gt;992&lt;/item&gt;&lt;item&gt;997&lt;/item&gt;&lt;item&gt;998&lt;/item&gt;&lt;item&gt;1000&lt;/item&gt;&lt;item&gt;1010&lt;/item&gt;&lt;item&gt;1012&lt;/item&gt;&lt;item&gt;1015&lt;/item&gt;&lt;item&gt;1018&lt;/item&gt;&lt;item&gt;1020&lt;/item&gt;&lt;item&gt;1022&lt;/item&gt;&lt;item&gt;1027&lt;/item&gt;&lt;item&gt;1032&lt;/item&gt;&lt;item&gt;1041&lt;/item&gt;&lt;item&gt;1044&lt;/item&gt;&lt;item&gt;1045&lt;/item&gt;&lt;item&gt;1046&lt;/item&gt;&lt;item&gt;1047&lt;/item&gt;&lt;item&gt;1048&lt;/item&gt;&lt;item&gt;1360&lt;/item&gt;&lt;/record-ids&gt;&lt;/item&gt;&lt;/Libraries&gt;"/>
  </w:docVars>
  <w:rsids>
    <w:rsidRoot w:val="00760E3A"/>
    <w:rsid w:val="0004555E"/>
    <w:rsid w:val="00096BD6"/>
    <w:rsid w:val="00104C27"/>
    <w:rsid w:val="00175EF2"/>
    <w:rsid w:val="001D4C65"/>
    <w:rsid w:val="001E53CC"/>
    <w:rsid w:val="00247FEF"/>
    <w:rsid w:val="00273362"/>
    <w:rsid w:val="002D4367"/>
    <w:rsid w:val="002E2A98"/>
    <w:rsid w:val="00325B9A"/>
    <w:rsid w:val="00344339"/>
    <w:rsid w:val="003D0DFB"/>
    <w:rsid w:val="004C1D0C"/>
    <w:rsid w:val="004F5272"/>
    <w:rsid w:val="006312AD"/>
    <w:rsid w:val="0068696D"/>
    <w:rsid w:val="00703A2E"/>
    <w:rsid w:val="00725904"/>
    <w:rsid w:val="00760E3A"/>
    <w:rsid w:val="0087065F"/>
    <w:rsid w:val="00872699"/>
    <w:rsid w:val="008809B4"/>
    <w:rsid w:val="009927C1"/>
    <w:rsid w:val="00A62EE3"/>
    <w:rsid w:val="00B82958"/>
    <w:rsid w:val="00C46BCF"/>
    <w:rsid w:val="00C935D7"/>
    <w:rsid w:val="00D07276"/>
    <w:rsid w:val="00D46F96"/>
    <w:rsid w:val="00FA4561"/>
    <w:rsid w:val="00FE7D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699E30"/>
  <w15:chartTrackingRefBased/>
  <w15:docId w15:val="{686827A6-6C0F-4169-841C-5C585C9EE4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HAnsi" w:hAnsi="Verdana" w:cstheme="minorBidi"/>
        <w:kern w:val="2"/>
        <w:sz w:val="17"/>
        <w:szCs w:val="22"/>
        <w:lang w:val="en-GB" w:eastAsia="en-US" w:bidi="ar-SA"/>
        <w14:ligatures w14:val="standardContextual"/>
      </w:rPr>
    </w:rPrDefault>
    <w:pPrDefault>
      <w:pPr>
        <w:spacing w:after="20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4367"/>
    <w:pPr>
      <w:spacing w:after="0"/>
      <w:ind w:firstLine="567"/>
    </w:pPr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8295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kern w:val="0"/>
      <w:sz w:val="32"/>
      <w:szCs w:val="32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8696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60E3A"/>
    <w:pPr>
      <w:jc w:val="center"/>
    </w:pPr>
    <w:rPr>
      <w:noProof/>
      <w:sz w:val="1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60E3A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60E3A"/>
    <w:pPr>
      <w:spacing w:line="240" w:lineRule="auto"/>
    </w:pPr>
    <w:rPr>
      <w:noProof/>
      <w:sz w:val="16"/>
    </w:rPr>
  </w:style>
  <w:style w:type="character" w:customStyle="1" w:styleId="EndNoteBibliographyChar">
    <w:name w:val="EndNote Bibliography Char"/>
    <w:basedOn w:val="DefaultParagraphFont"/>
    <w:link w:val="EndNoteBibliography"/>
    <w:rsid w:val="00760E3A"/>
    <w:rPr>
      <w:noProof/>
      <w:sz w:val="16"/>
      <w:lang w:val="en-US"/>
    </w:rPr>
  </w:style>
  <w:style w:type="character" w:styleId="Hyperlink">
    <w:name w:val="Hyperlink"/>
    <w:basedOn w:val="DefaultParagraphFont"/>
    <w:uiPriority w:val="99"/>
    <w:unhideWhenUsed/>
    <w:rsid w:val="0087065F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7065F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B82958"/>
    <w:rPr>
      <w:rFonts w:asciiTheme="majorHAnsi" w:eastAsiaTheme="majorEastAsia" w:hAnsiTheme="majorHAnsi" w:cstheme="majorBidi"/>
      <w:color w:val="365F91" w:themeColor="accent1" w:themeShade="BF"/>
      <w:kern w:val="0"/>
      <w:sz w:val="32"/>
      <w:szCs w:val="32"/>
      <w:lang w:val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68696D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61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</TotalTime>
  <Pages>5</Pages>
  <Words>4341</Words>
  <Characters>24748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ijn, Veronique de</dc:creator>
  <cp:keywords/>
  <dc:description/>
  <cp:lastModifiedBy>Bruijn, Veronique de</cp:lastModifiedBy>
  <cp:revision>20</cp:revision>
  <dcterms:created xsi:type="dcterms:W3CDTF">2024-03-27T15:50:00Z</dcterms:created>
  <dcterms:modified xsi:type="dcterms:W3CDTF">2024-04-08T14:17:00Z</dcterms:modified>
</cp:coreProperties>
</file>